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4FE881AE"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9F6511">
                                  <w:rPr>
                                    <w:noProof/>
                                    <w:sz w:val="28"/>
                                    <w:szCs w:val="28"/>
                                  </w:rPr>
                                  <w:t>31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4FE881AE"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9F6511">
                            <w:rPr>
                              <w:noProof/>
                              <w:sz w:val="28"/>
                              <w:szCs w:val="28"/>
                            </w:rPr>
                            <w:t>31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9C29B0">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427F10" w:rsidRPr="00F70899">
                                      <w:rPr>
                                        <w:sz w:val="36"/>
                                        <w:szCs w:val="36"/>
                                      </w:rPr>
                                      <w:t>By:  101358, 102008</w:t>
                                    </w:r>
                                  </w:sdtContent>
                                </w:sdt>
                                <w:r w:rsidR="00427F10" w:rsidRPr="00F70899">
                                  <w:rPr>
                                    <w:sz w:val="36"/>
                                    <w:szCs w:val="36"/>
                                  </w:rPr>
                                  <w:t>.</w:t>
                                </w:r>
                                <w:r w:rsidR="00427F10" w:rsidRPr="00F70899">
                                  <w:rPr>
                                    <w:noProof/>
                                  </w:rPr>
                                  <w:t xml:space="preserve"> </w:t>
                                </w:r>
                              </w:p>
                              <w:p w14:paraId="455B1263" w14:textId="77777777" w:rsidR="00427F10" w:rsidRPr="00F70899" w:rsidRDefault="00427F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9C29B0">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427F10" w:rsidRPr="00F70899">
                                <w:rPr>
                                  <w:sz w:val="36"/>
                                  <w:szCs w:val="36"/>
                                </w:rPr>
                                <w:t>By:  101358, 102008</w:t>
                              </w:r>
                            </w:sdtContent>
                          </w:sdt>
                          <w:r w:rsidR="00427F10" w:rsidRPr="00F70899">
                            <w:rPr>
                              <w:sz w:val="36"/>
                              <w:szCs w:val="36"/>
                            </w:rPr>
                            <w:t>.</w:t>
                          </w:r>
                          <w:r w:rsidR="00427F10" w:rsidRPr="00F70899">
                            <w:rPr>
                              <w:noProof/>
                            </w:rPr>
                            <w:t xml:space="preserve"> </w:t>
                          </w:r>
                        </w:p>
                        <w:p w14:paraId="455B1263" w14:textId="77777777" w:rsidR="00427F10" w:rsidRPr="00F70899" w:rsidRDefault="00427F10"/>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419428"/>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4D02DD">
      <w:pPr>
        <w:pStyle w:val="Heading1"/>
      </w:pPr>
      <w:bookmarkStart w:id="1" w:name="_Toc523419429"/>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and also post problems related to the respected area. </w:t>
      </w:r>
      <w:r w:rsidR="00FF5259">
        <w:t>Citizens will</w:t>
      </w:r>
      <w:r w:rsidR="00D27AD0">
        <w:t xml:space="preserve"> also be able to see a detailed analysis of their leaders to help them decide who to vote for.</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419430"/>
      <w:r w:rsidRPr="00FA41DB">
        <w:lastRenderedPageBreak/>
        <w:t>Table of Contents</w:t>
      </w:r>
      <w:bookmarkEnd w:id="2"/>
    </w:p>
    <w:sdt>
      <w:sdtPr>
        <w:rPr>
          <w:rFonts w:ascii="Times New Roman" w:eastAsiaTheme="minorHAnsi" w:hAnsi="Times New Roman" w:cstheme="minorBidi"/>
          <w:sz w:val="24"/>
          <w:szCs w:val="22"/>
          <w:lang w:val="en-GB"/>
        </w:rPr>
        <w:id w:val="199139353"/>
        <w:docPartObj>
          <w:docPartGallery w:val="Table of Contents"/>
          <w:docPartUnique/>
        </w:docPartObj>
      </w:sdtPr>
      <w:sdtEndPr>
        <w:rPr>
          <w:b/>
          <w:bCs/>
          <w:noProof/>
        </w:rPr>
      </w:sdtEndPr>
      <w:sdtContent>
        <w:p w14:paraId="7E2F97B5" w14:textId="65089156" w:rsidR="000E2554" w:rsidRDefault="000E2554">
          <w:pPr>
            <w:pStyle w:val="TOCHeading"/>
          </w:pPr>
        </w:p>
        <w:p w14:paraId="5B5013CE" w14:textId="25098136" w:rsidR="000E2554" w:rsidRDefault="000E2554">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419428" w:history="1">
            <w:r w:rsidRPr="009806C1">
              <w:rPr>
                <w:rStyle w:val="Hyperlink"/>
                <w:noProof/>
              </w:rPr>
              <w:t>Declaration</w:t>
            </w:r>
            <w:r>
              <w:rPr>
                <w:noProof/>
                <w:webHidden/>
              </w:rPr>
              <w:tab/>
            </w:r>
            <w:r>
              <w:rPr>
                <w:noProof/>
                <w:webHidden/>
              </w:rPr>
              <w:fldChar w:fldCharType="begin"/>
            </w:r>
            <w:r>
              <w:rPr>
                <w:noProof/>
                <w:webHidden/>
              </w:rPr>
              <w:instrText xml:space="preserve"> PAGEREF _Toc523419428 \h </w:instrText>
            </w:r>
            <w:r>
              <w:rPr>
                <w:noProof/>
                <w:webHidden/>
              </w:rPr>
            </w:r>
            <w:r>
              <w:rPr>
                <w:noProof/>
                <w:webHidden/>
              </w:rPr>
              <w:fldChar w:fldCharType="separate"/>
            </w:r>
            <w:r>
              <w:rPr>
                <w:noProof/>
                <w:webHidden/>
              </w:rPr>
              <w:t>ii</w:t>
            </w:r>
            <w:r>
              <w:rPr>
                <w:noProof/>
                <w:webHidden/>
              </w:rPr>
              <w:fldChar w:fldCharType="end"/>
            </w:r>
          </w:hyperlink>
        </w:p>
        <w:p w14:paraId="2A14BD20" w14:textId="38F16489" w:rsidR="000E2554" w:rsidRDefault="009C29B0">
          <w:pPr>
            <w:pStyle w:val="TOC1"/>
            <w:tabs>
              <w:tab w:val="right" w:leader="dot" w:pos="9016"/>
            </w:tabs>
            <w:rPr>
              <w:rFonts w:asciiTheme="minorHAnsi" w:eastAsiaTheme="minorEastAsia" w:hAnsiTheme="minorHAnsi"/>
              <w:noProof/>
              <w:sz w:val="22"/>
              <w:lang w:eastAsia="en-GB"/>
            </w:rPr>
          </w:pPr>
          <w:hyperlink w:anchor="_Toc523419429" w:history="1">
            <w:r w:rsidR="000E2554" w:rsidRPr="009806C1">
              <w:rPr>
                <w:rStyle w:val="Hyperlink"/>
                <w:noProof/>
              </w:rPr>
              <w:t>Abstract</w:t>
            </w:r>
            <w:r w:rsidR="000E2554">
              <w:rPr>
                <w:noProof/>
                <w:webHidden/>
              </w:rPr>
              <w:tab/>
            </w:r>
            <w:r w:rsidR="000E2554">
              <w:rPr>
                <w:noProof/>
                <w:webHidden/>
              </w:rPr>
              <w:fldChar w:fldCharType="begin"/>
            </w:r>
            <w:r w:rsidR="000E2554">
              <w:rPr>
                <w:noProof/>
                <w:webHidden/>
              </w:rPr>
              <w:instrText xml:space="preserve"> PAGEREF _Toc523419429 \h </w:instrText>
            </w:r>
            <w:r w:rsidR="000E2554">
              <w:rPr>
                <w:noProof/>
                <w:webHidden/>
              </w:rPr>
            </w:r>
            <w:r w:rsidR="000E2554">
              <w:rPr>
                <w:noProof/>
                <w:webHidden/>
              </w:rPr>
              <w:fldChar w:fldCharType="separate"/>
            </w:r>
            <w:r w:rsidR="000E2554">
              <w:rPr>
                <w:noProof/>
                <w:webHidden/>
              </w:rPr>
              <w:t>iii</w:t>
            </w:r>
            <w:r w:rsidR="000E2554">
              <w:rPr>
                <w:noProof/>
                <w:webHidden/>
              </w:rPr>
              <w:fldChar w:fldCharType="end"/>
            </w:r>
          </w:hyperlink>
        </w:p>
        <w:p w14:paraId="78A82EB1" w14:textId="642E3BAF" w:rsidR="000E2554" w:rsidRDefault="009C29B0">
          <w:pPr>
            <w:pStyle w:val="TOC1"/>
            <w:tabs>
              <w:tab w:val="right" w:leader="dot" w:pos="9016"/>
            </w:tabs>
            <w:rPr>
              <w:rFonts w:asciiTheme="minorHAnsi" w:eastAsiaTheme="minorEastAsia" w:hAnsiTheme="minorHAnsi"/>
              <w:noProof/>
              <w:sz w:val="22"/>
              <w:lang w:eastAsia="en-GB"/>
            </w:rPr>
          </w:pPr>
          <w:hyperlink w:anchor="_Toc523419430" w:history="1">
            <w:r w:rsidR="000E2554" w:rsidRPr="009806C1">
              <w:rPr>
                <w:rStyle w:val="Hyperlink"/>
                <w:noProof/>
              </w:rPr>
              <w:t>Table of Contents</w:t>
            </w:r>
            <w:r w:rsidR="000E2554">
              <w:rPr>
                <w:noProof/>
                <w:webHidden/>
              </w:rPr>
              <w:tab/>
            </w:r>
            <w:r w:rsidR="000E2554">
              <w:rPr>
                <w:noProof/>
                <w:webHidden/>
              </w:rPr>
              <w:fldChar w:fldCharType="begin"/>
            </w:r>
            <w:r w:rsidR="000E2554">
              <w:rPr>
                <w:noProof/>
                <w:webHidden/>
              </w:rPr>
              <w:instrText xml:space="preserve"> PAGEREF _Toc523419430 \h </w:instrText>
            </w:r>
            <w:r w:rsidR="000E2554">
              <w:rPr>
                <w:noProof/>
                <w:webHidden/>
              </w:rPr>
            </w:r>
            <w:r w:rsidR="000E2554">
              <w:rPr>
                <w:noProof/>
                <w:webHidden/>
              </w:rPr>
              <w:fldChar w:fldCharType="separate"/>
            </w:r>
            <w:r w:rsidR="000E2554">
              <w:rPr>
                <w:noProof/>
                <w:webHidden/>
              </w:rPr>
              <w:t>iv</w:t>
            </w:r>
            <w:r w:rsidR="000E2554">
              <w:rPr>
                <w:noProof/>
                <w:webHidden/>
              </w:rPr>
              <w:fldChar w:fldCharType="end"/>
            </w:r>
          </w:hyperlink>
        </w:p>
        <w:p w14:paraId="671433BC" w14:textId="0DB6D4AB" w:rsidR="000E2554" w:rsidRDefault="009C29B0">
          <w:pPr>
            <w:pStyle w:val="TOC1"/>
            <w:tabs>
              <w:tab w:val="right" w:leader="dot" w:pos="9016"/>
            </w:tabs>
            <w:rPr>
              <w:rFonts w:asciiTheme="minorHAnsi" w:eastAsiaTheme="minorEastAsia" w:hAnsiTheme="minorHAnsi"/>
              <w:noProof/>
              <w:sz w:val="22"/>
              <w:lang w:eastAsia="en-GB"/>
            </w:rPr>
          </w:pPr>
          <w:hyperlink w:anchor="_Toc523419431" w:history="1">
            <w:r w:rsidR="000E2554" w:rsidRPr="009806C1">
              <w:rPr>
                <w:rStyle w:val="Hyperlink"/>
                <w:noProof/>
              </w:rPr>
              <w:t>List of Figures</w:t>
            </w:r>
            <w:r w:rsidR="000E2554">
              <w:rPr>
                <w:noProof/>
                <w:webHidden/>
              </w:rPr>
              <w:tab/>
            </w:r>
            <w:r w:rsidR="000E2554">
              <w:rPr>
                <w:noProof/>
                <w:webHidden/>
              </w:rPr>
              <w:fldChar w:fldCharType="begin"/>
            </w:r>
            <w:r w:rsidR="000E2554">
              <w:rPr>
                <w:noProof/>
                <w:webHidden/>
              </w:rPr>
              <w:instrText xml:space="preserve"> PAGEREF _Toc523419431 \h </w:instrText>
            </w:r>
            <w:r w:rsidR="000E2554">
              <w:rPr>
                <w:noProof/>
                <w:webHidden/>
              </w:rPr>
            </w:r>
            <w:r w:rsidR="000E2554">
              <w:rPr>
                <w:noProof/>
                <w:webHidden/>
              </w:rPr>
              <w:fldChar w:fldCharType="separate"/>
            </w:r>
            <w:r w:rsidR="000E2554">
              <w:rPr>
                <w:noProof/>
                <w:webHidden/>
              </w:rPr>
              <w:t>vii</w:t>
            </w:r>
            <w:r w:rsidR="000E2554">
              <w:rPr>
                <w:noProof/>
                <w:webHidden/>
              </w:rPr>
              <w:fldChar w:fldCharType="end"/>
            </w:r>
          </w:hyperlink>
        </w:p>
        <w:p w14:paraId="0D11A1D2" w14:textId="794859E0" w:rsidR="000E2554" w:rsidRDefault="009C29B0">
          <w:pPr>
            <w:pStyle w:val="TOC1"/>
            <w:tabs>
              <w:tab w:val="right" w:leader="dot" w:pos="9016"/>
            </w:tabs>
            <w:rPr>
              <w:rFonts w:asciiTheme="minorHAnsi" w:eastAsiaTheme="minorEastAsia" w:hAnsiTheme="minorHAnsi"/>
              <w:noProof/>
              <w:sz w:val="22"/>
              <w:lang w:eastAsia="en-GB"/>
            </w:rPr>
          </w:pPr>
          <w:hyperlink w:anchor="_Toc523419432" w:history="1">
            <w:r w:rsidR="000E2554" w:rsidRPr="009806C1">
              <w:rPr>
                <w:rStyle w:val="Hyperlink"/>
                <w:noProof/>
              </w:rPr>
              <w:t>List of Tables</w:t>
            </w:r>
            <w:r w:rsidR="000E2554">
              <w:rPr>
                <w:noProof/>
                <w:webHidden/>
              </w:rPr>
              <w:tab/>
            </w:r>
            <w:r w:rsidR="000E2554">
              <w:rPr>
                <w:noProof/>
                <w:webHidden/>
              </w:rPr>
              <w:fldChar w:fldCharType="begin"/>
            </w:r>
            <w:r w:rsidR="000E2554">
              <w:rPr>
                <w:noProof/>
                <w:webHidden/>
              </w:rPr>
              <w:instrText xml:space="preserve"> PAGEREF _Toc523419432 \h </w:instrText>
            </w:r>
            <w:r w:rsidR="000E2554">
              <w:rPr>
                <w:noProof/>
                <w:webHidden/>
              </w:rPr>
            </w:r>
            <w:r w:rsidR="000E2554">
              <w:rPr>
                <w:noProof/>
                <w:webHidden/>
              </w:rPr>
              <w:fldChar w:fldCharType="separate"/>
            </w:r>
            <w:r w:rsidR="000E2554">
              <w:rPr>
                <w:noProof/>
                <w:webHidden/>
              </w:rPr>
              <w:t>viii</w:t>
            </w:r>
            <w:r w:rsidR="000E2554">
              <w:rPr>
                <w:noProof/>
                <w:webHidden/>
              </w:rPr>
              <w:fldChar w:fldCharType="end"/>
            </w:r>
          </w:hyperlink>
        </w:p>
        <w:p w14:paraId="7879A5B1" w14:textId="410DAE58" w:rsidR="000E2554" w:rsidRDefault="009C29B0">
          <w:pPr>
            <w:pStyle w:val="TOC1"/>
            <w:tabs>
              <w:tab w:val="right" w:leader="dot" w:pos="9016"/>
            </w:tabs>
            <w:rPr>
              <w:rFonts w:asciiTheme="minorHAnsi" w:eastAsiaTheme="minorEastAsia" w:hAnsiTheme="minorHAnsi"/>
              <w:noProof/>
              <w:sz w:val="22"/>
              <w:lang w:eastAsia="en-GB"/>
            </w:rPr>
          </w:pPr>
          <w:hyperlink w:anchor="_Toc523419433" w:history="1">
            <w:r w:rsidR="000E2554" w:rsidRPr="009806C1">
              <w:rPr>
                <w:rStyle w:val="Hyperlink"/>
                <w:noProof/>
              </w:rPr>
              <w:t>Chapter 1: Introduction</w:t>
            </w:r>
            <w:r w:rsidR="000E2554">
              <w:rPr>
                <w:noProof/>
                <w:webHidden/>
              </w:rPr>
              <w:tab/>
            </w:r>
            <w:r w:rsidR="000E2554">
              <w:rPr>
                <w:noProof/>
                <w:webHidden/>
              </w:rPr>
              <w:fldChar w:fldCharType="begin"/>
            </w:r>
            <w:r w:rsidR="000E2554">
              <w:rPr>
                <w:noProof/>
                <w:webHidden/>
              </w:rPr>
              <w:instrText xml:space="preserve"> PAGEREF _Toc523419433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6DD65E2D" w14:textId="1C73FCB9" w:rsidR="000E2554" w:rsidRDefault="009C29B0">
          <w:pPr>
            <w:pStyle w:val="TOC2"/>
            <w:tabs>
              <w:tab w:val="right" w:leader="dot" w:pos="9016"/>
            </w:tabs>
            <w:rPr>
              <w:rFonts w:asciiTheme="minorHAnsi" w:eastAsiaTheme="minorEastAsia" w:hAnsiTheme="minorHAnsi"/>
              <w:noProof/>
              <w:sz w:val="22"/>
              <w:lang w:eastAsia="en-GB"/>
            </w:rPr>
          </w:pPr>
          <w:hyperlink w:anchor="_Toc523419434" w:history="1">
            <w:r w:rsidR="000E2554" w:rsidRPr="009806C1">
              <w:rPr>
                <w:rStyle w:val="Hyperlink"/>
                <w:noProof/>
              </w:rPr>
              <w:t>1.1 Background</w:t>
            </w:r>
            <w:r w:rsidR="000E2554">
              <w:rPr>
                <w:noProof/>
                <w:webHidden/>
              </w:rPr>
              <w:tab/>
            </w:r>
            <w:r w:rsidR="000E2554">
              <w:rPr>
                <w:noProof/>
                <w:webHidden/>
              </w:rPr>
              <w:fldChar w:fldCharType="begin"/>
            </w:r>
            <w:r w:rsidR="000E2554">
              <w:rPr>
                <w:noProof/>
                <w:webHidden/>
              </w:rPr>
              <w:instrText xml:space="preserve"> PAGEREF _Toc523419434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53E7CD52" w14:textId="471A669F" w:rsidR="000E2554" w:rsidRDefault="009C29B0">
          <w:pPr>
            <w:pStyle w:val="TOC2"/>
            <w:tabs>
              <w:tab w:val="right" w:leader="dot" w:pos="9016"/>
            </w:tabs>
            <w:rPr>
              <w:rFonts w:asciiTheme="minorHAnsi" w:eastAsiaTheme="minorEastAsia" w:hAnsiTheme="minorHAnsi"/>
              <w:noProof/>
              <w:sz w:val="22"/>
              <w:lang w:eastAsia="en-GB"/>
            </w:rPr>
          </w:pPr>
          <w:hyperlink w:anchor="_Toc523419435" w:history="1">
            <w:r w:rsidR="000E2554" w:rsidRPr="009806C1">
              <w:rPr>
                <w:rStyle w:val="Hyperlink"/>
                <w:noProof/>
              </w:rPr>
              <w:t>1.2 Problem Statement</w:t>
            </w:r>
            <w:r w:rsidR="000E2554">
              <w:rPr>
                <w:noProof/>
                <w:webHidden/>
              </w:rPr>
              <w:tab/>
            </w:r>
            <w:r w:rsidR="000E2554">
              <w:rPr>
                <w:noProof/>
                <w:webHidden/>
              </w:rPr>
              <w:fldChar w:fldCharType="begin"/>
            </w:r>
            <w:r w:rsidR="000E2554">
              <w:rPr>
                <w:noProof/>
                <w:webHidden/>
              </w:rPr>
              <w:instrText xml:space="preserve"> PAGEREF _Toc523419435 \h </w:instrText>
            </w:r>
            <w:r w:rsidR="000E2554">
              <w:rPr>
                <w:noProof/>
                <w:webHidden/>
              </w:rPr>
            </w:r>
            <w:r w:rsidR="000E2554">
              <w:rPr>
                <w:noProof/>
                <w:webHidden/>
              </w:rPr>
              <w:fldChar w:fldCharType="separate"/>
            </w:r>
            <w:r w:rsidR="000E2554">
              <w:rPr>
                <w:noProof/>
                <w:webHidden/>
              </w:rPr>
              <w:t>2</w:t>
            </w:r>
            <w:r w:rsidR="000E2554">
              <w:rPr>
                <w:noProof/>
                <w:webHidden/>
              </w:rPr>
              <w:fldChar w:fldCharType="end"/>
            </w:r>
          </w:hyperlink>
        </w:p>
        <w:p w14:paraId="7EBCAF0F" w14:textId="3C108A95" w:rsidR="000E2554" w:rsidRDefault="009C29B0">
          <w:pPr>
            <w:pStyle w:val="TOC2"/>
            <w:tabs>
              <w:tab w:val="right" w:leader="dot" w:pos="9016"/>
            </w:tabs>
            <w:rPr>
              <w:rFonts w:asciiTheme="minorHAnsi" w:eastAsiaTheme="minorEastAsia" w:hAnsiTheme="minorHAnsi"/>
              <w:noProof/>
              <w:sz w:val="22"/>
              <w:lang w:eastAsia="en-GB"/>
            </w:rPr>
          </w:pPr>
          <w:hyperlink w:anchor="_Toc523419436" w:history="1">
            <w:r w:rsidR="000E2554" w:rsidRPr="009806C1">
              <w:rPr>
                <w:rStyle w:val="Hyperlink"/>
                <w:noProof/>
              </w:rPr>
              <w:t>1.3 Aim</w:t>
            </w:r>
            <w:r w:rsidR="000E2554">
              <w:rPr>
                <w:noProof/>
                <w:webHidden/>
              </w:rPr>
              <w:tab/>
            </w:r>
            <w:r w:rsidR="000E2554">
              <w:rPr>
                <w:noProof/>
                <w:webHidden/>
              </w:rPr>
              <w:fldChar w:fldCharType="begin"/>
            </w:r>
            <w:r w:rsidR="000E2554">
              <w:rPr>
                <w:noProof/>
                <w:webHidden/>
              </w:rPr>
              <w:instrText xml:space="preserve"> PAGEREF _Toc523419436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2794BE59" w14:textId="7021BD65" w:rsidR="000E2554" w:rsidRDefault="009C29B0">
          <w:pPr>
            <w:pStyle w:val="TOC3"/>
            <w:tabs>
              <w:tab w:val="right" w:leader="dot" w:pos="9016"/>
            </w:tabs>
            <w:rPr>
              <w:rFonts w:asciiTheme="minorHAnsi" w:eastAsiaTheme="minorEastAsia" w:hAnsiTheme="minorHAnsi"/>
              <w:noProof/>
              <w:sz w:val="22"/>
              <w:lang w:eastAsia="en-GB"/>
            </w:rPr>
          </w:pPr>
          <w:hyperlink w:anchor="_Toc523419437" w:history="1">
            <w:r w:rsidR="000E2554" w:rsidRPr="009806C1">
              <w:rPr>
                <w:rStyle w:val="Hyperlink"/>
                <w:noProof/>
              </w:rPr>
              <w:t>1.3.1 Specific Objectives</w:t>
            </w:r>
            <w:r w:rsidR="000E2554">
              <w:rPr>
                <w:noProof/>
                <w:webHidden/>
              </w:rPr>
              <w:tab/>
            </w:r>
            <w:r w:rsidR="000E2554">
              <w:rPr>
                <w:noProof/>
                <w:webHidden/>
              </w:rPr>
              <w:fldChar w:fldCharType="begin"/>
            </w:r>
            <w:r w:rsidR="000E2554">
              <w:rPr>
                <w:noProof/>
                <w:webHidden/>
              </w:rPr>
              <w:instrText xml:space="preserve"> PAGEREF _Toc523419437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10572564" w14:textId="02A9D0ED" w:rsidR="000E2554" w:rsidRDefault="009C29B0">
          <w:pPr>
            <w:pStyle w:val="TOC3"/>
            <w:tabs>
              <w:tab w:val="right" w:leader="dot" w:pos="9016"/>
            </w:tabs>
            <w:rPr>
              <w:rFonts w:asciiTheme="minorHAnsi" w:eastAsiaTheme="minorEastAsia" w:hAnsiTheme="minorHAnsi"/>
              <w:noProof/>
              <w:sz w:val="22"/>
              <w:lang w:eastAsia="en-GB"/>
            </w:rPr>
          </w:pPr>
          <w:hyperlink w:anchor="_Toc523419438" w:history="1">
            <w:r w:rsidR="000E2554" w:rsidRPr="009806C1">
              <w:rPr>
                <w:rStyle w:val="Hyperlink"/>
                <w:noProof/>
              </w:rPr>
              <w:t>1.3.2 Research Questions</w:t>
            </w:r>
            <w:r w:rsidR="000E2554">
              <w:rPr>
                <w:noProof/>
                <w:webHidden/>
              </w:rPr>
              <w:tab/>
            </w:r>
            <w:r w:rsidR="000E2554">
              <w:rPr>
                <w:noProof/>
                <w:webHidden/>
              </w:rPr>
              <w:fldChar w:fldCharType="begin"/>
            </w:r>
            <w:r w:rsidR="000E2554">
              <w:rPr>
                <w:noProof/>
                <w:webHidden/>
              </w:rPr>
              <w:instrText xml:space="preserve"> PAGEREF _Toc523419438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7A42249F" w14:textId="2BDAFA2F" w:rsidR="000E2554" w:rsidRDefault="009C29B0">
          <w:pPr>
            <w:pStyle w:val="TOC2"/>
            <w:tabs>
              <w:tab w:val="right" w:leader="dot" w:pos="9016"/>
            </w:tabs>
            <w:rPr>
              <w:rFonts w:asciiTheme="minorHAnsi" w:eastAsiaTheme="minorEastAsia" w:hAnsiTheme="minorHAnsi"/>
              <w:noProof/>
              <w:sz w:val="22"/>
              <w:lang w:eastAsia="en-GB"/>
            </w:rPr>
          </w:pPr>
          <w:hyperlink w:anchor="_Toc523419439" w:history="1">
            <w:r w:rsidR="000E2554" w:rsidRPr="009806C1">
              <w:rPr>
                <w:rStyle w:val="Hyperlink"/>
                <w:noProof/>
              </w:rPr>
              <w:t>1.4 Justification</w:t>
            </w:r>
            <w:r w:rsidR="000E2554">
              <w:rPr>
                <w:noProof/>
                <w:webHidden/>
              </w:rPr>
              <w:tab/>
            </w:r>
            <w:r w:rsidR="000E2554">
              <w:rPr>
                <w:noProof/>
                <w:webHidden/>
              </w:rPr>
              <w:fldChar w:fldCharType="begin"/>
            </w:r>
            <w:r w:rsidR="000E2554">
              <w:rPr>
                <w:noProof/>
                <w:webHidden/>
              </w:rPr>
              <w:instrText xml:space="preserve"> PAGEREF _Toc523419439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5683E9E9" w14:textId="177C51EB" w:rsidR="000E2554" w:rsidRDefault="009C29B0">
          <w:pPr>
            <w:pStyle w:val="TOC2"/>
            <w:tabs>
              <w:tab w:val="right" w:leader="dot" w:pos="9016"/>
            </w:tabs>
            <w:rPr>
              <w:rFonts w:asciiTheme="minorHAnsi" w:eastAsiaTheme="minorEastAsia" w:hAnsiTheme="minorHAnsi"/>
              <w:noProof/>
              <w:sz w:val="22"/>
              <w:lang w:eastAsia="en-GB"/>
            </w:rPr>
          </w:pPr>
          <w:hyperlink w:anchor="_Toc523419440" w:history="1">
            <w:r w:rsidR="000E2554" w:rsidRPr="009806C1">
              <w:rPr>
                <w:rStyle w:val="Hyperlink"/>
                <w:noProof/>
              </w:rPr>
              <w:t>1.5 Scope and Limitation</w:t>
            </w:r>
            <w:r w:rsidR="000E2554">
              <w:rPr>
                <w:noProof/>
                <w:webHidden/>
              </w:rPr>
              <w:tab/>
            </w:r>
            <w:r w:rsidR="000E2554">
              <w:rPr>
                <w:noProof/>
                <w:webHidden/>
              </w:rPr>
              <w:fldChar w:fldCharType="begin"/>
            </w:r>
            <w:r w:rsidR="000E2554">
              <w:rPr>
                <w:noProof/>
                <w:webHidden/>
              </w:rPr>
              <w:instrText xml:space="preserve"> PAGEREF _Toc523419440 \h </w:instrText>
            </w:r>
            <w:r w:rsidR="000E2554">
              <w:rPr>
                <w:noProof/>
                <w:webHidden/>
              </w:rPr>
            </w:r>
            <w:r w:rsidR="000E2554">
              <w:rPr>
                <w:noProof/>
                <w:webHidden/>
              </w:rPr>
              <w:fldChar w:fldCharType="separate"/>
            </w:r>
            <w:r w:rsidR="000E2554">
              <w:rPr>
                <w:noProof/>
                <w:webHidden/>
              </w:rPr>
              <w:t>4</w:t>
            </w:r>
            <w:r w:rsidR="000E2554">
              <w:rPr>
                <w:noProof/>
                <w:webHidden/>
              </w:rPr>
              <w:fldChar w:fldCharType="end"/>
            </w:r>
          </w:hyperlink>
        </w:p>
        <w:p w14:paraId="1DB17D1E" w14:textId="5ED5CFFF" w:rsidR="000E2554" w:rsidRDefault="009C29B0">
          <w:pPr>
            <w:pStyle w:val="TOC1"/>
            <w:tabs>
              <w:tab w:val="right" w:leader="dot" w:pos="9016"/>
            </w:tabs>
            <w:rPr>
              <w:rFonts w:asciiTheme="minorHAnsi" w:eastAsiaTheme="minorEastAsia" w:hAnsiTheme="minorHAnsi"/>
              <w:noProof/>
              <w:sz w:val="22"/>
              <w:lang w:eastAsia="en-GB"/>
            </w:rPr>
          </w:pPr>
          <w:hyperlink w:anchor="_Toc523419441" w:history="1">
            <w:r w:rsidR="000E2554" w:rsidRPr="009806C1">
              <w:rPr>
                <w:rStyle w:val="Hyperlink"/>
                <w:noProof/>
              </w:rPr>
              <w:t>Chapter 2: Literature Review</w:t>
            </w:r>
            <w:r w:rsidR="000E2554">
              <w:rPr>
                <w:noProof/>
                <w:webHidden/>
              </w:rPr>
              <w:tab/>
            </w:r>
            <w:r w:rsidR="000E2554">
              <w:rPr>
                <w:noProof/>
                <w:webHidden/>
              </w:rPr>
              <w:fldChar w:fldCharType="begin"/>
            </w:r>
            <w:r w:rsidR="000E2554">
              <w:rPr>
                <w:noProof/>
                <w:webHidden/>
              </w:rPr>
              <w:instrText xml:space="preserve"> PAGEREF _Toc523419441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3D19A9D6" w14:textId="156BFE3C" w:rsidR="000E2554" w:rsidRDefault="009C29B0">
          <w:pPr>
            <w:pStyle w:val="TOC2"/>
            <w:tabs>
              <w:tab w:val="right" w:leader="dot" w:pos="9016"/>
            </w:tabs>
            <w:rPr>
              <w:rFonts w:asciiTheme="minorHAnsi" w:eastAsiaTheme="minorEastAsia" w:hAnsiTheme="minorHAnsi"/>
              <w:noProof/>
              <w:sz w:val="22"/>
              <w:lang w:eastAsia="en-GB"/>
            </w:rPr>
          </w:pPr>
          <w:hyperlink w:anchor="_Toc523419442" w:history="1">
            <w:r w:rsidR="000E2554" w:rsidRPr="009806C1">
              <w:rPr>
                <w:rStyle w:val="Hyperlink"/>
                <w:noProof/>
              </w:rPr>
              <w:t>2.1 Introduction</w:t>
            </w:r>
            <w:r w:rsidR="000E2554">
              <w:rPr>
                <w:noProof/>
                <w:webHidden/>
              </w:rPr>
              <w:tab/>
            </w:r>
            <w:r w:rsidR="000E2554">
              <w:rPr>
                <w:noProof/>
                <w:webHidden/>
              </w:rPr>
              <w:fldChar w:fldCharType="begin"/>
            </w:r>
            <w:r w:rsidR="000E2554">
              <w:rPr>
                <w:noProof/>
                <w:webHidden/>
              </w:rPr>
              <w:instrText xml:space="preserve"> PAGEREF _Toc523419442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C954A97" w14:textId="0898EC5C" w:rsidR="000E2554" w:rsidRDefault="009C29B0">
          <w:pPr>
            <w:pStyle w:val="TOC2"/>
            <w:tabs>
              <w:tab w:val="right" w:leader="dot" w:pos="9016"/>
            </w:tabs>
            <w:rPr>
              <w:rFonts w:asciiTheme="minorHAnsi" w:eastAsiaTheme="minorEastAsia" w:hAnsiTheme="minorHAnsi"/>
              <w:noProof/>
              <w:sz w:val="22"/>
              <w:lang w:eastAsia="en-GB"/>
            </w:rPr>
          </w:pPr>
          <w:hyperlink w:anchor="_Toc523419443" w:history="1">
            <w:r w:rsidR="000E2554" w:rsidRPr="009806C1">
              <w:rPr>
                <w:rStyle w:val="Hyperlink"/>
                <w:noProof/>
              </w:rPr>
              <w:t>2.2 Challenges Facing Kenyan Citizens in the Political Process</w:t>
            </w:r>
            <w:r w:rsidR="000E2554">
              <w:rPr>
                <w:noProof/>
                <w:webHidden/>
              </w:rPr>
              <w:tab/>
            </w:r>
            <w:r w:rsidR="000E2554">
              <w:rPr>
                <w:noProof/>
                <w:webHidden/>
              </w:rPr>
              <w:fldChar w:fldCharType="begin"/>
            </w:r>
            <w:r w:rsidR="000E2554">
              <w:rPr>
                <w:noProof/>
                <w:webHidden/>
              </w:rPr>
              <w:instrText xml:space="preserve"> PAGEREF _Toc523419443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265B4026" w14:textId="1F4A8C17" w:rsidR="000E2554" w:rsidRDefault="009C29B0">
          <w:pPr>
            <w:pStyle w:val="TOC2"/>
            <w:tabs>
              <w:tab w:val="right" w:leader="dot" w:pos="9016"/>
            </w:tabs>
            <w:rPr>
              <w:rFonts w:asciiTheme="minorHAnsi" w:eastAsiaTheme="minorEastAsia" w:hAnsiTheme="minorHAnsi"/>
              <w:noProof/>
              <w:sz w:val="22"/>
              <w:lang w:eastAsia="en-GB"/>
            </w:rPr>
          </w:pPr>
          <w:hyperlink w:anchor="_Toc523419444" w:history="1">
            <w:r w:rsidR="000E2554" w:rsidRPr="009806C1">
              <w:rPr>
                <w:rStyle w:val="Hyperlink"/>
                <w:noProof/>
              </w:rPr>
              <w:t>2.3 Existing platforms for evaluating politicians</w:t>
            </w:r>
            <w:r w:rsidR="000E2554">
              <w:rPr>
                <w:noProof/>
                <w:webHidden/>
              </w:rPr>
              <w:tab/>
            </w:r>
            <w:r w:rsidR="000E2554">
              <w:rPr>
                <w:noProof/>
                <w:webHidden/>
              </w:rPr>
              <w:fldChar w:fldCharType="begin"/>
            </w:r>
            <w:r w:rsidR="000E2554">
              <w:rPr>
                <w:noProof/>
                <w:webHidden/>
              </w:rPr>
              <w:instrText xml:space="preserve"> PAGEREF _Toc523419444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5B8BB9D" w14:textId="2F1EAD37" w:rsidR="000E2554" w:rsidRDefault="009C29B0">
          <w:pPr>
            <w:pStyle w:val="TOC3"/>
            <w:tabs>
              <w:tab w:val="right" w:leader="dot" w:pos="9016"/>
            </w:tabs>
            <w:rPr>
              <w:rFonts w:asciiTheme="minorHAnsi" w:eastAsiaTheme="minorEastAsia" w:hAnsiTheme="minorHAnsi"/>
              <w:noProof/>
              <w:sz w:val="22"/>
              <w:lang w:eastAsia="en-GB"/>
            </w:rPr>
          </w:pPr>
          <w:hyperlink w:anchor="_Toc523419445" w:history="1">
            <w:r w:rsidR="000E2554" w:rsidRPr="009806C1">
              <w:rPr>
                <w:rStyle w:val="Hyperlink"/>
                <w:noProof/>
              </w:rPr>
              <w:t>2.3.1 I-Citizen</w:t>
            </w:r>
            <w:r w:rsidR="000E2554">
              <w:rPr>
                <w:noProof/>
                <w:webHidden/>
              </w:rPr>
              <w:tab/>
            </w:r>
            <w:r w:rsidR="000E2554">
              <w:rPr>
                <w:noProof/>
                <w:webHidden/>
              </w:rPr>
              <w:fldChar w:fldCharType="begin"/>
            </w:r>
            <w:r w:rsidR="000E2554">
              <w:rPr>
                <w:noProof/>
                <w:webHidden/>
              </w:rPr>
              <w:instrText xml:space="preserve"> PAGEREF _Toc52341944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6B022649" w14:textId="5A4A8F8A" w:rsidR="000E2554" w:rsidRDefault="009C29B0">
          <w:pPr>
            <w:pStyle w:val="TOC3"/>
            <w:tabs>
              <w:tab w:val="right" w:leader="dot" w:pos="9016"/>
            </w:tabs>
            <w:rPr>
              <w:rFonts w:asciiTheme="minorHAnsi" w:eastAsiaTheme="minorEastAsia" w:hAnsiTheme="minorHAnsi"/>
              <w:noProof/>
              <w:sz w:val="22"/>
              <w:lang w:eastAsia="en-GB"/>
            </w:rPr>
          </w:pPr>
          <w:hyperlink w:anchor="_Toc523419446" w:history="1">
            <w:r w:rsidR="000E2554" w:rsidRPr="009806C1">
              <w:rPr>
                <w:rStyle w:val="Hyperlink"/>
                <w:noProof/>
              </w:rPr>
              <w:t>2.3.2 PolitiFact</w:t>
            </w:r>
            <w:r w:rsidR="000E2554">
              <w:rPr>
                <w:noProof/>
                <w:webHidden/>
              </w:rPr>
              <w:tab/>
            </w:r>
            <w:r w:rsidR="000E2554">
              <w:rPr>
                <w:noProof/>
                <w:webHidden/>
              </w:rPr>
              <w:fldChar w:fldCharType="begin"/>
            </w:r>
            <w:r w:rsidR="000E2554">
              <w:rPr>
                <w:noProof/>
                <w:webHidden/>
              </w:rPr>
              <w:instrText xml:space="preserve"> PAGEREF _Toc523419446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4C83BDD2" w14:textId="67D79EE0" w:rsidR="000E2554" w:rsidRDefault="009C29B0">
          <w:pPr>
            <w:pStyle w:val="TOC3"/>
            <w:tabs>
              <w:tab w:val="right" w:leader="dot" w:pos="9016"/>
            </w:tabs>
            <w:rPr>
              <w:rFonts w:asciiTheme="minorHAnsi" w:eastAsiaTheme="minorEastAsia" w:hAnsiTheme="minorHAnsi"/>
              <w:noProof/>
              <w:sz w:val="22"/>
              <w:lang w:eastAsia="en-GB"/>
            </w:rPr>
          </w:pPr>
          <w:hyperlink w:anchor="_Toc523419447" w:history="1">
            <w:r w:rsidR="000E2554" w:rsidRPr="009806C1">
              <w:rPr>
                <w:rStyle w:val="Hyperlink"/>
                <w:noProof/>
              </w:rPr>
              <w:t>2.3.3 African Politics and Policy (APP)</w:t>
            </w:r>
            <w:r w:rsidR="000E2554">
              <w:rPr>
                <w:noProof/>
                <w:webHidden/>
              </w:rPr>
              <w:tab/>
            </w:r>
            <w:r w:rsidR="000E2554">
              <w:rPr>
                <w:noProof/>
                <w:webHidden/>
              </w:rPr>
              <w:fldChar w:fldCharType="begin"/>
            </w:r>
            <w:r w:rsidR="000E2554">
              <w:rPr>
                <w:noProof/>
                <w:webHidden/>
              </w:rPr>
              <w:instrText xml:space="preserve"> PAGEREF _Toc523419447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75161281" w14:textId="4C9C4215" w:rsidR="000E2554" w:rsidRDefault="009C29B0">
          <w:pPr>
            <w:pStyle w:val="TOC2"/>
            <w:tabs>
              <w:tab w:val="right" w:leader="dot" w:pos="9016"/>
            </w:tabs>
            <w:rPr>
              <w:rFonts w:asciiTheme="minorHAnsi" w:eastAsiaTheme="minorEastAsia" w:hAnsiTheme="minorHAnsi"/>
              <w:noProof/>
              <w:sz w:val="22"/>
              <w:lang w:eastAsia="en-GB"/>
            </w:rPr>
          </w:pPr>
          <w:hyperlink w:anchor="_Toc523419448" w:history="1">
            <w:r w:rsidR="000E2554" w:rsidRPr="009806C1">
              <w:rPr>
                <w:rStyle w:val="Hyperlink"/>
                <w:noProof/>
              </w:rPr>
              <w:t>2.4 Gaps in Existing System</w:t>
            </w:r>
            <w:r w:rsidR="000E2554">
              <w:rPr>
                <w:noProof/>
                <w:webHidden/>
              </w:rPr>
              <w:tab/>
            </w:r>
            <w:r w:rsidR="000E2554">
              <w:rPr>
                <w:noProof/>
                <w:webHidden/>
              </w:rPr>
              <w:fldChar w:fldCharType="begin"/>
            </w:r>
            <w:r w:rsidR="000E2554">
              <w:rPr>
                <w:noProof/>
                <w:webHidden/>
              </w:rPr>
              <w:instrText xml:space="preserve"> PAGEREF _Toc523419448 \h </w:instrText>
            </w:r>
            <w:r w:rsidR="000E2554">
              <w:rPr>
                <w:noProof/>
                <w:webHidden/>
              </w:rPr>
            </w:r>
            <w:r w:rsidR="000E2554">
              <w:rPr>
                <w:noProof/>
                <w:webHidden/>
              </w:rPr>
              <w:fldChar w:fldCharType="separate"/>
            </w:r>
            <w:r w:rsidR="000E2554">
              <w:rPr>
                <w:noProof/>
                <w:webHidden/>
              </w:rPr>
              <w:t>11</w:t>
            </w:r>
            <w:r w:rsidR="000E2554">
              <w:rPr>
                <w:noProof/>
                <w:webHidden/>
              </w:rPr>
              <w:fldChar w:fldCharType="end"/>
            </w:r>
          </w:hyperlink>
        </w:p>
        <w:p w14:paraId="6AD0CA4F" w14:textId="56569B66" w:rsidR="000E2554" w:rsidRDefault="009C29B0">
          <w:pPr>
            <w:pStyle w:val="TOC1"/>
            <w:tabs>
              <w:tab w:val="right" w:leader="dot" w:pos="9016"/>
            </w:tabs>
            <w:rPr>
              <w:rFonts w:asciiTheme="minorHAnsi" w:eastAsiaTheme="minorEastAsia" w:hAnsiTheme="minorHAnsi"/>
              <w:noProof/>
              <w:sz w:val="22"/>
              <w:lang w:eastAsia="en-GB"/>
            </w:rPr>
          </w:pPr>
          <w:hyperlink w:anchor="_Toc523419449" w:history="1">
            <w:r w:rsidR="000E2554" w:rsidRPr="009806C1">
              <w:rPr>
                <w:rStyle w:val="Hyperlink"/>
                <w:noProof/>
              </w:rPr>
              <w:t>Chapter 3: Methodology</w:t>
            </w:r>
            <w:r w:rsidR="000E2554">
              <w:rPr>
                <w:noProof/>
                <w:webHidden/>
              </w:rPr>
              <w:tab/>
            </w:r>
            <w:r w:rsidR="000E2554">
              <w:rPr>
                <w:noProof/>
                <w:webHidden/>
              </w:rPr>
              <w:fldChar w:fldCharType="begin"/>
            </w:r>
            <w:r w:rsidR="000E2554">
              <w:rPr>
                <w:noProof/>
                <w:webHidden/>
              </w:rPr>
              <w:instrText xml:space="preserve"> PAGEREF _Toc523419449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66EE24D2" w14:textId="2B591528" w:rsidR="000E2554" w:rsidRDefault="009C29B0">
          <w:pPr>
            <w:pStyle w:val="TOC2"/>
            <w:tabs>
              <w:tab w:val="right" w:leader="dot" w:pos="9016"/>
            </w:tabs>
            <w:rPr>
              <w:rFonts w:asciiTheme="minorHAnsi" w:eastAsiaTheme="minorEastAsia" w:hAnsiTheme="minorHAnsi"/>
              <w:noProof/>
              <w:sz w:val="22"/>
              <w:lang w:eastAsia="en-GB"/>
            </w:rPr>
          </w:pPr>
          <w:hyperlink w:anchor="_Toc523419450" w:history="1">
            <w:r w:rsidR="000E2554" w:rsidRPr="009806C1">
              <w:rPr>
                <w:rStyle w:val="Hyperlink"/>
                <w:noProof/>
              </w:rPr>
              <w:t>3.1 Introduction</w:t>
            </w:r>
            <w:r w:rsidR="000E2554">
              <w:rPr>
                <w:noProof/>
                <w:webHidden/>
              </w:rPr>
              <w:tab/>
            </w:r>
            <w:r w:rsidR="000E2554">
              <w:rPr>
                <w:noProof/>
                <w:webHidden/>
              </w:rPr>
              <w:fldChar w:fldCharType="begin"/>
            </w:r>
            <w:r w:rsidR="000E2554">
              <w:rPr>
                <w:noProof/>
                <w:webHidden/>
              </w:rPr>
              <w:instrText xml:space="preserve"> PAGEREF _Toc523419450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59076A53" w14:textId="5AAFD743" w:rsidR="000E2554" w:rsidRDefault="009C29B0">
          <w:pPr>
            <w:pStyle w:val="TOC2"/>
            <w:tabs>
              <w:tab w:val="right" w:leader="dot" w:pos="9016"/>
            </w:tabs>
            <w:rPr>
              <w:rFonts w:asciiTheme="minorHAnsi" w:eastAsiaTheme="minorEastAsia" w:hAnsiTheme="minorHAnsi"/>
              <w:noProof/>
              <w:sz w:val="22"/>
              <w:lang w:eastAsia="en-GB"/>
            </w:rPr>
          </w:pPr>
          <w:hyperlink w:anchor="_Toc523419451" w:history="1">
            <w:r w:rsidR="000E2554" w:rsidRPr="009806C1">
              <w:rPr>
                <w:rStyle w:val="Hyperlink"/>
                <w:noProof/>
              </w:rPr>
              <w:t>3.2 System Development Methodology</w:t>
            </w:r>
            <w:r w:rsidR="000E2554">
              <w:rPr>
                <w:noProof/>
                <w:webHidden/>
              </w:rPr>
              <w:tab/>
            </w:r>
            <w:r w:rsidR="000E2554">
              <w:rPr>
                <w:noProof/>
                <w:webHidden/>
              </w:rPr>
              <w:fldChar w:fldCharType="begin"/>
            </w:r>
            <w:r w:rsidR="000E2554">
              <w:rPr>
                <w:noProof/>
                <w:webHidden/>
              </w:rPr>
              <w:instrText xml:space="preserve"> PAGEREF _Toc523419451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0C86CA6C" w14:textId="2BA867CB" w:rsidR="000E2554" w:rsidRDefault="009C29B0">
          <w:pPr>
            <w:pStyle w:val="TOC3"/>
            <w:tabs>
              <w:tab w:val="right" w:leader="dot" w:pos="9016"/>
            </w:tabs>
            <w:rPr>
              <w:rFonts w:asciiTheme="minorHAnsi" w:eastAsiaTheme="minorEastAsia" w:hAnsiTheme="minorHAnsi"/>
              <w:noProof/>
              <w:sz w:val="22"/>
              <w:lang w:eastAsia="en-GB"/>
            </w:rPr>
          </w:pPr>
          <w:hyperlink w:anchor="_Toc523419452" w:history="1">
            <w:r w:rsidR="000E2554" w:rsidRPr="009806C1">
              <w:rPr>
                <w:rStyle w:val="Hyperlink"/>
                <w:noProof/>
              </w:rPr>
              <w:t>3.2.1 Requirements gathering and analysis:</w:t>
            </w:r>
            <w:r w:rsidR="000E2554">
              <w:rPr>
                <w:noProof/>
                <w:webHidden/>
              </w:rPr>
              <w:tab/>
            </w:r>
            <w:r w:rsidR="000E2554">
              <w:rPr>
                <w:noProof/>
                <w:webHidden/>
              </w:rPr>
              <w:fldChar w:fldCharType="begin"/>
            </w:r>
            <w:r w:rsidR="000E2554">
              <w:rPr>
                <w:noProof/>
                <w:webHidden/>
              </w:rPr>
              <w:instrText xml:space="preserve"> PAGEREF _Toc523419452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A1043AA" w14:textId="4AFFC6DA" w:rsidR="000E2554" w:rsidRDefault="009C29B0">
          <w:pPr>
            <w:pStyle w:val="TOC3"/>
            <w:tabs>
              <w:tab w:val="right" w:leader="dot" w:pos="9016"/>
            </w:tabs>
            <w:rPr>
              <w:rFonts w:asciiTheme="minorHAnsi" w:eastAsiaTheme="minorEastAsia" w:hAnsiTheme="minorHAnsi"/>
              <w:noProof/>
              <w:sz w:val="22"/>
              <w:lang w:eastAsia="en-GB"/>
            </w:rPr>
          </w:pPr>
          <w:hyperlink w:anchor="_Toc523419453" w:history="1">
            <w:r w:rsidR="000E2554" w:rsidRPr="009806C1">
              <w:rPr>
                <w:rStyle w:val="Hyperlink"/>
                <w:noProof/>
              </w:rPr>
              <w:t>3.2.2 Quick design:</w:t>
            </w:r>
            <w:r w:rsidR="000E2554">
              <w:rPr>
                <w:noProof/>
                <w:webHidden/>
              </w:rPr>
              <w:tab/>
            </w:r>
            <w:r w:rsidR="000E2554">
              <w:rPr>
                <w:noProof/>
                <w:webHidden/>
              </w:rPr>
              <w:fldChar w:fldCharType="begin"/>
            </w:r>
            <w:r w:rsidR="000E2554">
              <w:rPr>
                <w:noProof/>
                <w:webHidden/>
              </w:rPr>
              <w:instrText xml:space="preserve"> PAGEREF _Toc523419453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4D008D99" w14:textId="6CF78F80" w:rsidR="000E2554" w:rsidRDefault="009C29B0">
          <w:pPr>
            <w:pStyle w:val="TOC3"/>
            <w:tabs>
              <w:tab w:val="right" w:leader="dot" w:pos="9016"/>
            </w:tabs>
            <w:rPr>
              <w:rFonts w:asciiTheme="minorHAnsi" w:eastAsiaTheme="minorEastAsia" w:hAnsiTheme="minorHAnsi"/>
              <w:noProof/>
              <w:sz w:val="22"/>
              <w:lang w:eastAsia="en-GB"/>
            </w:rPr>
          </w:pPr>
          <w:hyperlink w:anchor="_Toc523419454" w:history="1">
            <w:r w:rsidR="000E2554" w:rsidRPr="009806C1">
              <w:rPr>
                <w:rStyle w:val="Hyperlink"/>
                <w:noProof/>
              </w:rPr>
              <w:t>3.2.3 Build prototype:</w:t>
            </w:r>
            <w:r w:rsidR="000E2554">
              <w:rPr>
                <w:noProof/>
                <w:webHidden/>
              </w:rPr>
              <w:tab/>
            </w:r>
            <w:r w:rsidR="000E2554">
              <w:rPr>
                <w:noProof/>
                <w:webHidden/>
              </w:rPr>
              <w:fldChar w:fldCharType="begin"/>
            </w:r>
            <w:r w:rsidR="000E2554">
              <w:rPr>
                <w:noProof/>
                <w:webHidden/>
              </w:rPr>
              <w:instrText xml:space="preserve"> PAGEREF _Toc523419454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945134E" w14:textId="7542C6E6" w:rsidR="000E2554" w:rsidRDefault="009C29B0">
          <w:pPr>
            <w:pStyle w:val="TOC3"/>
            <w:tabs>
              <w:tab w:val="right" w:leader="dot" w:pos="9016"/>
            </w:tabs>
            <w:rPr>
              <w:rFonts w:asciiTheme="minorHAnsi" w:eastAsiaTheme="minorEastAsia" w:hAnsiTheme="minorHAnsi"/>
              <w:noProof/>
              <w:sz w:val="22"/>
              <w:lang w:eastAsia="en-GB"/>
            </w:rPr>
          </w:pPr>
          <w:hyperlink w:anchor="_Toc523419455" w:history="1">
            <w:r w:rsidR="000E2554" w:rsidRPr="009806C1">
              <w:rPr>
                <w:rStyle w:val="Hyperlink"/>
                <w:noProof/>
              </w:rPr>
              <w:t>3.2.4 User evaluation:</w:t>
            </w:r>
            <w:r w:rsidR="000E2554">
              <w:rPr>
                <w:noProof/>
                <w:webHidden/>
              </w:rPr>
              <w:tab/>
            </w:r>
            <w:r w:rsidR="000E2554">
              <w:rPr>
                <w:noProof/>
                <w:webHidden/>
              </w:rPr>
              <w:fldChar w:fldCharType="begin"/>
            </w:r>
            <w:r w:rsidR="000E2554">
              <w:rPr>
                <w:noProof/>
                <w:webHidden/>
              </w:rPr>
              <w:instrText xml:space="preserve"> PAGEREF _Toc523419455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5A026051" w14:textId="7606C912" w:rsidR="000E2554" w:rsidRDefault="009C29B0">
          <w:pPr>
            <w:pStyle w:val="TOC3"/>
            <w:tabs>
              <w:tab w:val="right" w:leader="dot" w:pos="9016"/>
            </w:tabs>
            <w:rPr>
              <w:rFonts w:asciiTheme="minorHAnsi" w:eastAsiaTheme="minorEastAsia" w:hAnsiTheme="minorHAnsi"/>
              <w:noProof/>
              <w:sz w:val="22"/>
              <w:lang w:eastAsia="en-GB"/>
            </w:rPr>
          </w:pPr>
          <w:hyperlink w:anchor="_Toc523419456" w:history="1">
            <w:r w:rsidR="000E2554" w:rsidRPr="009806C1">
              <w:rPr>
                <w:rStyle w:val="Hyperlink"/>
                <w:noProof/>
              </w:rPr>
              <w:t>3.2.5 Refining prototype:</w:t>
            </w:r>
            <w:r w:rsidR="000E2554">
              <w:rPr>
                <w:noProof/>
                <w:webHidden/>
              </w:rPr>
              <w:tab/>
            </w:r>
            <w:r w:rsidR="000E2554">
              <w:rPr>
                <w:noProof/>
                <w:webHidden/>
              </w:rPr>
              <w:fldChar w:fldCharType="begin"/>
            </w:r>
            <w:r w:rsidR="000E2554">
              <w:rPr>
                <w:noProof/>
                <w:webHidden/>
              </w:rPr>
              <w:instrText xml:space="preserve"> PAGEREF _Toc523419456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2835DA1F" w14:textId="5AB5A987" w:rsidR="000E2554" w:rsidRDefault="009C29B0">
          <w:pPr>
            <w:pStyle w:val="TOC3"/>
            <w:tabs>
              <w:tab w:val="right" w:leader="dot" w:pos="9016"/>
            </w:tabs>
            <w:rPr>
              <w:rFonts w:asciiTheme="minorHAnsi" w:eastAsiaTheme="minorEastAsia" w:hAnsiTheme="minorHAnsi"/>
              <w:noProof/>
              <w:sz w:val="22"/>
              <w:lang w:eastAsia="en-GB"/>
            </w:rPr>
          </w:pPr>
          <w:hyperlink w:anchor="_Toc523419457" w:history="1">
            <w:r w:rsidR="000E2554" w:rsidRPr="009806C1">
              <w:rPr>
                <w:rStyle w:val="Hyperlink"/>
                <w:noProof/>
              </w:rPr>
              <w:t>3.2.6 Engineer product:</w:t>
            </w:r>
            <w:r w:rsidR="000E2554">
              <w:rPr>
                <w:noProof/>
                <w:webHidden/>
              </w:rPr>
              <w:tab/>
            </w:r>
            <w:r w:rsidR="000E2554">
              <w:rPr>
                <w:noProof/>
                <w:webHidden/>
              </w:rPr>
              <w:fldChar w:fldCharType="begin"/>
            </w:r>
            <w:r w:rsidR="000E2554">
              <w:rPr>
                <w:noProof/>
                <w:webHidden/>
              </w:rPr>
              <w:instrText xml:space="preserve"> PAGEREF _Toc523419457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4FD90CF" w14:textId="096775BE" w:rsidR="000E2554" w:rsidRDefault="009C29B0">
          <w:pPr>
            <w:pStyle w:val="TOC2"/>
            <w:tabs>
              <w:tab w:val="right" w:leader="dot" w:pos="9016"/>
            </w:tabs>
            <w:rPr>
              <w:rFonts w:asciiTheme="minorHAnsi" w:eastAsiaTheme="minorEastAsia" w:hAnsiTheme="minorHAnsi"/>
              <w:noProof/>
              <w:sz w:val="22"/>
              <w:lang w:eastAsia="en-GB"/>
            </w:rPr>
          </w:pPr>
          <w:hyperlink w:anchor="_Toc523419458" w:history="1">
            <w:r w:rsidR="000E2554" w:rsidRPr="009806C1">
              <w:rPr>
                <w:rStyle w:val="Hyperlink"/>
                <w:noProof/>
              </w:rPr>
              <w:t>3.3 System Analysis</w:t>
            </w:r>
            <w:r w:rsidR="000E2554">
              <w:rPr>
                <w:noProof/>
                <w:webHidden/>
              </w:rPr>
              <w:tab/>
            </w:r>
            <w:r w:rsidR="000E2554">
              <w:rPr>
                <w:noProof/>
                <w:webHidden/>
              </w:rPr>
              <w:fldChar w:fldCharType="begin"/>
            </w:r>
            <w:r w:rsidR="000E2554">
              <w:rPr>
                <w:noProof/>
                <w:webHidden/>
              </w:rPr>
              <w:instrText xml:space="preserve"> PAGEREF _Toc523419458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7EA91BDA" w14:textId="25927FAC" w:rsidR="000E2554" w:rsidRDefault="009C29B0">
          <w:pPr>
            <w:pStyle w:val="TOC3"/>
            <w:tabs>
              <w:tab w:val="right" w:leader="dot" w:pos="9016"/>
            </w:tabs>
            <w:rPr>
              <w:rFonts w:asciiTheme="minorHAnsi" w:eastAsiaTheme="minorEastAsia" w:hAnsiTheme="minorHAnsi"/>
              <w:noProof/>
              <w:sz w:val="22"/>
              <w:lang w:eastAsia="en-GB"/>
            </w:rPr>
          </w:pPr>
          <w:hyperlink w:anchor="_Toc523419459" w:history="1">
            <w:r w:rsidR="000E2554" w:rsidRPr="009806C1">
              <w:rPr>
                <w:rStyle w:val="Hyperlink"/>
                <w:noProof/>
              </w:rPr>
              <w:t>3.3.1 Functional Requirements.</w:t>
            </w:r>
            <w:r w:rsidR="000E2554">
              <w:rPr>
                <w:noProof/>
                <w:webHidden/>
              </w:rPr>
              <w:tab/>
            </w:r>
            <w:r w:rsidR="000E2554">
              <w:rPr>
                <w:noProof/>
                <w:webHidden/>
              </w:rPr>
              <w:fldChar w:fldCharType="begin"/>
            </w:r>
            <w:r w:rsidR="000E2554">
              <w:rPr>
                <w:noProof/>
                <w:webHidden/>
              </w:rPr>
              <w:instrText xml:space="preserve"> PAGEREF _Toc523419459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89E856A" w14:textId="14ABC859" w:rsidR="000E2554" w:rsidRDefault="009C29B0">
          <w:pPr>
            <w:pStyle w:val="TOC3"/>
            <w:tabs>
              <w:tab w:val="right" w:leader="dot" w:pos="9016"/>
            </w:tabs>
            <w:rPr>
              <w:rFonts w:asciiTheme="minorHAnsi" w:eastAsiaTheme="minorEastAsia" w:hAnsiTheme="minorHAnsi"/>
              <w:noProof/>
              <w:sz w:val="22"/>
              <w:lang w:eastAsia="en-GB"/>
            </w:rPr>
          </w:pPr>
          <w:hyperlink w:anchor="_Toc523419460" w:history="1">
            <w:r w:rsidR="000E2554" w:rsidRPr="009806C1">
              <w:rPr>
                <w:rStyle w:val="Hyperlink"/>
                <w:noProof/>
              </w:rPr>
              <w:t>3.3.2 Non-Functional Requirements</w:t>
            </w:r>
            <w:r w:rsidR="000E2554">
              <w:rPr>
                <w:noProof/>
                <w:webHidden/>
              </w:rPr>
              <w:tab/>
            </w:r>
            <w:r w:rsidR="000E2554">
              <w:rPr>
                <w:noProof/>
                <w:webHidden/>
              </w:rPr>
              <w:fldChar w:fldCharType="begin"/>
            </w:r>
            <w:r w:rsidR="000E2554">
              <w:rPr>
                <w:noProof/>
                <w:webHidden/>
              </w:rPr>
              <w:instrText xml:space="preserve"> PAGEREF _Toc523419460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3470F9DE" w14:textId="204758BF" w:rsidR="000E2554" w:rsidRDefault="009C29B0">
          <w:pPr>
            <w:pStyle w:val="TOC3"/>
            <w:tabs>
              <w:tab w:val="right" w:leader="dot" w:pos="9016"/>
            </w:tabs>
            <w:rPr>
              <w:rFonts w:asciiTheme="minorHAnsi" w:eastAsiaTheme="minorEastAsia" w:hAnsiTheme="minorHAnsi"/>
              <w:noProof/>
              <w:sz w:val="22"/>
              <w:lang w:eastAsia="en-GB"/>
            </w:rPr>
          </w:pPr>
          <w:hyperlink w:anchor="_Toc523419461" w:history="1">
            <w:r w:rsidR="000E2554" w:rsidRPr="009806C1">
              <w:rPr>
                <w:rStyle w:val="Hyperlink"/>
                <w:noProof/>
              </w:rPr>
              <w:t>3.3.3 System Narrative</w:t>
            </w:r>
            <w:r w:rsidR="000E2554">
              <w:rPr>
                <w:noProof/>
                <w:webHidden/>
              </w:rPr>
              <w:tab/>
            </w:r>
            <w:r w:rsidR="000E2554">
              <w:rPr>
                <w:noProof/>
                <w:webHidden/>
              </w:rPr>
              <w:fldChar w:fldCharType="begin"/>
            </w:r>
            <w:r w:rsidR="000E2554">
              <w:rPr>
                <w:noProof/>
                <w:webHidden/>
              </w:rPr>
              <w:instrText xml:space="preserve"> PAGEREF _Toc523419461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6D2E82A0" w14:textId="19CA07DA" w:rsidR="000E2554" w:rsidRDefault="009C29B0">
          <w:pPr>
            <w:pStyle w:val="TOC2"/>
            <w:tabs>
              <w:tab w:val="right" w:leader="dot" w:pos="9016"/>
            </w:tabs>
            <w:rPr>
              <w:rFonts w:asciiTheme="minorHAnsi" w:eastAsiaTheme="minorEastAsia" w:hAnsiTheme="minorHAnsi"/>
              <w:noProof/>
              <w:sz w:val="22"/>
              <w:lang w:eastAsia="en-GB"/>
            </w:rPr>
          </w:pPr>
          <w:hyperlink w:anchor="_Toc523419462" w:history="1">
            <w:r w:rsidR="000E2554" w:rsidRPr="009806C1">
              <w:rPr>
                <w:rStyle w:val="Hyperlink"/>
                <w:noProof/>
              </w:rPr>
              <w:t>3.4 System Design</w:t>
            </w:r>
            <w:r w:rsidR="000E2554">
              <w:rPr>
                <w:noProof/>
                <w:webHidden/>
              </w:rPr>
              <w:tab/>
            </w:r>
            <w:r w:rsidR="000E2554">
              <w:rPr>
                <w:noProof/>
                <w:webHidden/>
              </w:rPr>
              <w:fldChar w:fldCharType="begin"/>
            </w:r>
            <w:r w:rsidR="000E2554">
              <w:rPr>
                <w:noProof/>
                <w:webHidden/>
              </w:rPr>
              <w:instrText xml:space="preserve"> PAGEREF _Toc523419462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2C56312F" w14:textId="1CE4653C" w:rsidR="000E2554" w:rsidRDefault="009C29B0">
          <w:pPr>
            <w:pStyle w:val="TOC3"/>
            <w:tabs>
              <w:tab w:val="right" w:leader="dot" w:pos="9016"/>
            </w:tabs>
            <w:rPr>
              <w:rFonts w:asciiTheme="minorHAnsi" w:eastAsiaTheme="minorEastAsia" w:hAnsiTheme="minorHAnsi"/>
              <w:noProof/>
              <w:sz w:val="22"/>
              <w:lang w:eastAsia="en-GB"/>
            </w:rPr>
          </w:pPr>
          <w:hyperlink w:anchor="_Toc523419463" w:history="1">
            <w:r w:rsidR="000E2554" w:rsidRPr="009806C1">
              <w:rPr>
                <w:rStyle w:val="Hyperlink"/>
                <w:noProof/>
              </w:rPr>
              <w:t>3.4.1 Use Case Diagram</w:t>
            </w:r>
            <w:r w:rsidR="000E2554">
              <w:rPr>
                <w:noProof/>
                <w:webHidden/>
              </w:rPr>
              <w:tab/>
            </w:r>
            <w:r w:rsidR="000E2554">
              <w:rPr>
                <w:noProof/>
                <w:webHidden/>
              </w:rPr>
              <w:fldChar w:fldCharType="begin"/>
            </w:r>
            <w:r w:rsidR="000E2554">
              <w:rPr>
                <w:noProof/>
                <w:webHidden/>
              </w:rPr>
              <w:instrText xml:space="preserve"> PAGEREF _Toc523419463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01A991B3" w14:textId="53BF169E" w:rsidR="000E2554" w:rsidRDefault="009C29B0">
          <w:pPr>
            <w:pStyle w:val="TOC3"/>
            <w:tabs>
              <w:tab w:val="right" w:leader="dot" w:pos="9016"/>
            </w:tabs>
            <w:rPr>
              <w:rFonts w:asciiTheme="minorHAnsi" w:eastAsiaTheme="minorEastAsia" w:hAnsiTheme="minorHAnsi"/>
              <w:noProof/>
              <w:sz w:val="22"/>
              <w:lang w:eastAsia="en-GB"/>
            </w:rPr>
          </w:pPr>
          <w:hyperlink w:anchor="_Toc523419464" w:history="1">
            <w:r w:rsidR="000E2554" w:rsidRPr="009806C1">
              <w:rPr>
                <w:rStyle w:val="Hyperlink"/>
                <w:noProof/>
              </w:rPr>
              <w:t>3.4.2 Data Flow Diagram (DFD)</w:t>
            </w:r>
            <w:r w:rsidR="000E2554">
              <w:rPr>
                <w:noProof/>
                <w:webHidden/>
              </w:rPr>
              <w:tab/>
            </w:r>
            <w:r w:rsidR="000E2554">
              <w:rPr>
                <w:noProof/>
                <w:webHidden/>
              </w:rPr>
              <w:fldChar w:fldCharType="begin"/>
            </w:r>
            <w:r w:rsidR="000E2554">
              <w:rPr>
                <w:noProof/>
                <w:webHidden/>
              </w:rPr>
              <w:instrText xml:space="preserve"> PAGEREF _Toc523419464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6147274A" w14:textId="118EE50E" w:rsidR="000E2554" w:rsidRDefault="009C29B0">
          <w:pPr>
            <w:pStyle w:val="TOC3"/>
            <w:tabs>
              <w:tab w:val="right" w:leader="dot" w:pos="9016"/>
            </w:tabs>
            <w:rPr>
              <w:rFonts w:asciiTheme="minorHAnsi" w:eastAsiaTheme="minorEastAsia" w:hAnsiTheme="minorHAnsi"/>
              <w:noProof/>
              <w:sz w:val="22"/>
              <w:lang w:eastAsia="en-GB"/>
            </w:rPr>
          </w:pPr>
          <w:hyperlink w:anchor="_Toc523419465" w:history="1">
            <w:r w:rsidR="000E2554" w:rsidRPr="009806C1">
              <w:rPr>
                <w:rStyle w:val="Hyperlink"/>
                <w:noProof/>
              </w:rPr>
              <w:t>3.4.3 Entity Relationship Diagram (ERD)</w:t>
            </w:r>
            <w:r w:rsidR="000E2554">
              <w:rPr>
                <w:noProof/>
                <w:webHidden/>
              </w:rPr>
              <w:tab/>
            </w:r>
            <w:r w:rsidR="000E2554">
              <w:rPr>
                <w:noProof/>
                <w:webHidden/>
              </w:rPr>
              <w:fldChar w:fldCharType="begin"/>
            </w:r>
            <w:r w:rsidR="000E2554">
              <w:rPr>
                <w:noProof/>
                <w:webHidden/>
              </w:rPr>
              <w:instrText xml:space="preserve"> PAGEREF _Toc523419465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1BB229F" w14:textId="6C58C201" w:rsidR="000E2554" w:rsidRDefault="009C29B0">
          <w:pPr>
            <w:pStyle w:val="TOC3"/>
            <w:tabs>
              <w:tab w:val="right" w:leader="dot" w:pos="9016"/>
            </w:tabs>
            <w:rPr>
              <w:rFonts w:asciiTheme="minorHAnsi" w:eastAsiaTheme="minorEastAsia" w:hAnsiTheme="minorHAnsi"/>
              <w:noProof/>
              <w:sz w:val="22"/>
              <w:lang w:eastAsia="en-GB"/>
            </w:rPr>
          </w:pPr>
          <w:hyperlink w:anchor="_Toc523419466" w:history="1">
            <w:r w:rsidR="000E2554" w:rsidRPr="009806C1">
              <w:rPr>
                <w:rStyle w:val="Hyperlink"/>
                <w:noProof/>
              </w:rPr>
              <w:t>3.4.4 Database Schema</w:t>
            </w:r>
            <w:r w:rsidR="000E2554">
              <w:rPr>
                <w:noProof/>
                <w:webHidden/>
              </w:rPr>
              <w:tab/>
            </w:r>
            <w:r w:rsidR="000E2554">
              <w:rPr>
                <w:noProof/>
                <w:webHidden/>
              </w:rPr>
              <w:fldChar w:fldCharType="begin"/>
            </w:r>
            <w:r w:rsidR="000E2554">
              <w:rPr>
                <w:noProof/>
                <w:webHidden/>
              </w:rPr>
              <w:instrText xml:space="preserve"> PAGEREF _Toc523419466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032BD973" w14:textId="5F4372B6" w:rsidR="000E2554" w:rsidRDefault="009C29B0">
          <w:pPr>
            <w:pStyle w:val="TOC2"/>
            <w:tabs>
              <w:tab w:val="right" w:leader="dot" w:pos="9016"/>
            </w:tabs>
            <w:rPr>
              <w:rFonts w:asciiTheme="minorHAnsi" w:eastAsiaTheme="minorEastAsia" w:hAnsiTheme="minorHAnsi"/>
              <w:noProof/>
              <w:sz w:val="22"/>
              <w:lang w:eastAsia="en-GB"/>
            </w:rPr>
          </w:pPr>
          <w:hyperlink w:anchor="_Toc523419467" w:history="1">
            <w:r w:rsidR="000E2554" w:rsidRPr="009806C1">
              <w:rPr>
                <w:rStyle w:val="Hyperlink"/>
                <w:noProof/>
              </w:rPr>
              <w:t>3.5 System Development Tools and Techniques</w:t>
            </w:r>
            <w:r w:rsidR="000E2554">
              <w:rPr>
                <w:noProof/>
                <w:webHidden/>
              </w:rPr>
              <w:tab/>
            </w:r>
            <w:r w:rsidR="000E2554">
              <w:rPr>
                <w:noProof/>
                <w:webHidden/>
              </w:rPr>
              <w:fldChar w:fldCharType="begin"/>
            </w:r>
            <w:r w:rsidR="000E2554">
              <w:rPr>
                <w:noProof/>
                <w:webHidden/>
              </w:rPr>
              <w:instrText xml:space="preserve"> PAGEREF _Toc523419467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4441C049" w14:textId="66C49B25" w:rsidR="000E2554" w:rsidRDefault="009C29B0">
          <w:pPr>
            <w:pStyle w:val="TOC3"/>
            <w:tabs>
              <w:tab w:val="right" w:leader="dot" w:pos="9016"/>
            </w:tabs>
            <w:rPr>
              <w:rFonts w:asciiTheme="minorHAnsi" w:eastAsiaTheme="minorEastAsia" w:hAnsiTheme="minorHAnsi"/>
              <w:noProof/>
              <w:sz w:val="22"/>
              <w:lang w:eastAsia="en-GB"/>
            </w:rPr>
          </w:pPr>
          <w:hyperlink w:anchor="_Toc523419468" w:history="1">
            <w:r w:rsidR="000E2554" w:rsidRPr="009806C1">
              <w:rPr>
                <w:rStyle w:val="Hyperlink"/>
                <w:noProof/>
              </w:rPr>
              <w:t>3.5.1 Web Design Tools</w:t>
            </w:r>
            <w:r w:rsidR="000E2554">
              <w:rPr>
                <w:noProof/>
                <w:webHidden/>
              </w:rPr>
              <w:tab/>
            </w:r>
            <w:r w:rsidR="000E2554">
              <w:rPr>
                <w:noProof/>
                <w:webHidden/>
              </w:rPr>
              <w:fldChar w:fldCharType="begin"/>
            </w:r>
            <w:r w:rsidR="000E2554">
              <w:rPr>
                <w:noProof/>
                <w:webHidden/>
              </w:rPr>
              <w:instrText xml:space="preserve"> PAGEREF _Toc523419468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297A8124" w14:textId="1E23BF03" w:rsidR="000E2554" w:rsidRDefault="009C29B0">
          <w:pPr>
            <w:pStyle w:val="TOC3"/>
            <w:tabs>
              <w:tab w:val="right" w:leader="dot" w:pos="9016"/>
            </w:tabs>
            <w:rPr>
              <w:rFonts w:asciiTheme="minorHAnsi" w:eastAsiaTheme="minorEastAsia" w:hAnsiTheme="minorHAnsi"/>
              <w:noProof/>
              <w:sz w:val="22"/>
              <w:lang w:eastAsia="en-GB"/>
            </w:rPr>
          </w:pPr>
          <w:hyperlink w:anchor="_Toc523419469" w:history="1">
            <w:r w:rsidR="000E2554" w:rsidRPr="009806C1">
              <w:rPr>
                <w:rStyle w:val="Hyperlink"/>
                <w:noProof/>
              </w:rPr>
              <w:t>3.5.2 Back End Development Tools</w:t>
            </w:r>
            <w:r w:rsidR="000E2554">
              <w:rPr>
                <w:noProof/>
                <w:webHidden/>
              </w:rPr>
              <w:tab/>
            </w:r>
            <w:r w:rsidR="000E2554">
              <w:rPr>
                <w:noProof/>
                <w:webHidden/>
              </w:rPr>
              <w:fldChar w:fldCharType="begin"/>
            </w:r>
            <w:r w:rsidR="000E2554">
              <w:rPr>
                <w:noProof/>
                <w:webHidden/>
              </w:rPr>
              <w:instrText xml:space="preserve"> PAGEREF _Toc523419469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5BB8FEFE" w14:textId="561C0EC4" w:rsidR="000E2554" w:rsidRDefault="009C29B0">
          <w:pPr>
            <w:pStyle w:val="TOC3"/>
            <w:tabs>
              <w:tab w:val="right" w:leader="dot" w:pos="9016"/>
            </w:tabs>
            <w:rPr>
              <w:rFonts w:asciiTheme="minorHAnsi" w:eastAsiaTheme="minorEastAsia" w:hAnsiTheme="minorHAnsi"/>
              <w:noProof/>
              <w:sz w:val="22"/>
              <w:lang w:eastAsia="en-GB"/>
            </w:rPr>
          </w:pPr>
          <w:hyperlink w:anchor="_Toc523419470" w:history="1">
            <w:r w:rsidR="000E2554" w:rsidRPr="009806C1">
              <w:rPr>
                <w:rStyle w:val="Hyperlink"/>
                <w:noProof/>
              </w:rPr>
              <w:t>3.5.3 Database Tools</w:t>
            </w:r>
            <w:r w:rsidR="000E2554">
              <w:rPr>
                <w:noProof/>
                <w:webHidden/>
              </w:rPr>
              <w:tab/>
            </w:r>
            <w:r w:rsidR="000E2554">
              <w:rPr>
                <w:noProof/>
                <w:webHidden/>
              </w:rPr>
              <w:fldChar w:fldCharType="begin"/>
            </w:r>
            <w:r w:rsidR="000E2554">
              <w:rPr>
                <w:noProof/>
                <w:webHidden/>
              </w:rPr>
              <w:instrText xml:space="preserve"> PAGEREF _Toc523419470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631B49F6" w14:textId="14CE71EE" w:rsidR="000E2554" w:rsidRDefault="009C29B0">
          <w:pPr>
            <w:pStyle w:val="TOC3"/>
            <w:tabs>
              <w:tab w:val="right" w:leader="dot" w:pos="9016"/>
            </w:tabs>
            <w:rPr>
              <w:rFonts w:asciiTheme="minorHAnsi" w:eastAsiaTheme="minorEastAsia" w:hAnsiTheme="minorHAnsi"/>
              <w:noProof/>
              <w:sz w:val="22"/>
              <w:lang w:eastAsia="en-GB"/>
            </w:rPr>
          </w:pPr>
          <w:hyperlink w:anchor="_Toc523419471" w:history="1">
            <w:r w:rsidR="000E2554" w:rsidRPr="009806C1">
              <w:rPr>
                <w:rStyle w:val="Hyperlink"/>
                <w:noProof/>
              </w:rPr>
              <w:t>3.5.4 Software Tools</w:t>
            </w:r>
            <w:r w:rsidR="000E2554">
              <w:rPr>
                <w:noProof/>
                <w:webHidden/>
              </w:rPr>
              <w:tab/>
            </w:r>
            <w:r w:rsidR="000E2554">
              <w:rPr>
                <w:noProof/>
                <w:webHidden/>
              </w:rPr>
              <w:fldChar w:fldCharType="begin"/>
            </w:r>
            <w:r w:rsidR="000E2554">
              <w:rPr>
                <w:noProof/>
                <w:webHidden/>
              </w:rPr>
              <w:instrText xml:space="preserve"> PAGEREF _Toc523419471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28F14D97" w14:textId="2B4BED0F" w:rsidR="000E2554" w:rsidRDefault="009C29B0">
          <w:pPr>
            <w:pStyle w:val="TOC3"/>
            <w:tabs>
              <w:tab w:val="right" w:leader="dot" w:pos="9016"/>
            </w:tabs>
            <w:rPr>
              <w:rFonts w:asciiTheme="minorHAnsi" w:eastAsiaTheme="minorEastAsia" w:hAnsiTheme="minorHAnsi"/>
              <w:noProof/>
              <w:sz w:val="22"/>
              <w:lang w:eastAsia="en-GB"/>
            </w:rPr>
          </w:pPr>
          <w:hyperlink w:anchor="_Toc523419472" w:history="1">
            <w:r w:rsidR="000E2554" w:rsidRPr="009806C1">
              <w:rPr>
                <w:rStyle w:val="Hyperlink"/>
                <w:noProof/>
              </w:rPr>
              <w:t>3.5.5 Online Resources</w:t>
            </w:r>
            <w:r w:rsidR="000E2554">
              <w:rPr>
                <w:noProof/>
                <w:webHidden/>
              </w:rPr>
              <w:tab/>
            </w:r>
            <w:r w:rsidR="000E2554">
              <w:rPr>
                <w:noProof/>
                <w:webHidden/>
              </w:rPr>
              <w:fldChar w:fldCharType="begin"/>
            </w:r>
            <w:r w:rsidR="000E2554">
              <w:rPr>
                <w:noProof/>
                <w:webHidden/>
              </w:rPr>
              <w:instrText xml:space="preserve"> PAGEREF _Toc523419472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4C3A70EC" w14:textId="17DC2E57" w:rsidR="000E2554" w:rsidRDefault="009C29B0">
          <w:pPr>
            <w:pStyle w:val="TOC2"/>
            <w:tabs>
              <w:tab w:val="right" w:leader="dot" w:pos="9016"/>
            </w:tabs>
            <w:rPr>
              <w:rFonts w:asciiTheme="minorHAnsi" w:eastAsiaTheme="minorEastAsia" w:hAnsiTheme="minorHAnsi"/>
              <w:noProof/>
              <w:sz w:val="22"/>
              <w:lang w:eastAsia="en-GB"/>
            </w:rPr>
          </w:pPr>
          <w:hyperlink w:anchor="_Toc523419473" w:history="1">
            <w:r w:rsidR="000E2554" w:rsidRPr="009806C1">
              <w:rPr>
                <w:rStyle w:val="Hyperlink"/>
                <w:noProof/>
              </w:rPr>
              <w:t>3.6 Deliverables</w:t>
            </w:r>
            <w:r w:rsidR="000E2554">
              <w:rPr>
                <w:noProof/>
                <w:webHidden/>
              </w:rPr>
              <w:tab/>
            </w:r>
            <w:r w:rsidR="000E2554">
              <w:rPr>
                <w:noProof/>
                <w:webHidden/>
              </w:rPr>
              <w:fldChar w:fldCharType="begin"/>
            </w:r>
            <w:r w:rsidR="000E2554">
              <w:rPr>
                <w:noProof/>
                <w:webHidden/>
              </w:rPr>
              <w:instrText xml:space="preserve"> PAGEREF _Toc523419473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790AEA1E" w14:textId="685ABFBF" w:rsidR="000E2554" w:rsidRDefault="009C29B0">
          <w:pPr>
            <w:pStyle w:val="TOC3"/>
            <w:tabs>
              <w:tab w:val="right" w:leader="dot" w:pos="9016"/>
            </w:tabs>
            <w:rPr>
              <w:rFonts w:asciiTheme="minorHAnsi" w:eastAsiaTheme="minorEastAsia" w:hAnsiTheme="minorHAnsi"/>
              <w:noProof/>
              <w:sz w:val="22"/>
              <w:lang w:eastAsia="en-GB"/>
            </w:rPr>
          </w:pPr>
          <w:hyperlink w:anchor="_Toc523419474" w:history="1">
            <w:r w:rsidR="000E2554" w:rsidRPr="009806C1">
              <w:rPr>
                <w:rStyle w:val="Hyperlink"/>
                <w:noProof/>
              </w:rPr>
              <w:t>3.6.1 Admin Module</w:t>
            </w:r>
            <w:r w:rsidR="000E2554">
              <w:rPr>
                <w:noProof/>
                <w:webHidden/>
              </w:rPr>
              <w:tab/>
            </w:r>
            <w:r w:rsidR="000E2554">
              <w:rPr>
                <w:noProof/>
                <w:webHidden/>
              </w:rPr>
              <w:fldChar w:fldCharType="begin"/>
            </w:r>
            <w:r w:rsidR="000E2554">
              <w:rPr>
                <w:noProof/>
                <w:webHidden/>
              </w:rPr>
              <w:instrText xml:space="preserve"> PAGEREF _Toc523419474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32C47FAE" w14:textId="2D56FB95" w:rsidR="000E2554" w:rsidRDefault="009C29B0">
          <w:pPr>
            <w:pStyle w:val="TOC3"/>
            <w:tabs>
              <w:tab w:val="right" w:leader="dot" w:pos="9016"/>
            </w:tabs>
            <w:rPr>
              <w:rFonts w:asciiTheme="minorHAnsi" w:eastAsiaTheme="minorEastAsia" w:hAnsiTheme="minorHAnsi"/>
              <w:noProof/>
              <w:sz w:val="22"/>
              <w:lang w:eastAsia="en-GB"/>
            </w:rPr>
          </w:pPr>
          <w:hyperlink w:anchor="_Toc523419475" w:history="1">
            <w:r w:rsidR="000E2554" w:rsidRPr="009806C1">
              <w:rPr>
                <w:rStyle w:val="Hyperlink"/>
                <w:noProof/>
              </w:rPr>
              <w:t>3.6.2 Politician’s Module</w:t>
            </w:r>
            <w:r w:rsidR="000E2554">
              <w:rPr>
                <w:noProof/>
                <w:webHidden/>
              </w:rPr>
              <w:tab/>
            </w:r>
            <w:r w:rsidR="000E2554">
              <w:rPr>
                <w:noProof/>
                <w:webHidden/>
              </w:rPr>
              <w:fldChar w:fldCharType="begin"/>
            </w:r>
            <w:r w:rsidR="000E2554">
              <w:rPr>
                <w:noProof/>
                <w:webHidden/>
              </w:rPr>
              <w:instrText xml:space="preserve"> PAGEREF _Toc523419475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3762F693" w14:textId="29543935" w:rsidR="000E2554" w:rsidRDefault="009C29B0">
          <w:pPr>
            <w:pStyle w:val="TOC3"/>
            <w:tabs>
              <w:tab w:val="right" w:leader="dot" w:pos="9016"/>
            </w:tabs>
            <w:rPr>
              <w:rFonts w:asciiTheme="minorHAnsi" w:eastAsiaTheme="minorEastAsia" w:hAnsiTheme="minorHAnsi"/>
              <w:noProof/>
              <w:sz w:val="22"/>
              <w:lang w:eastAsia="en-GB"/>
            </w:rPr>
          </w:pPr>
          <w:hyperlink w:anchor="_Toc523419476" w:history="1">
            <w:r w:rsidR="000E2554" w:rsidRPr="009806C1">
              <w:rPr>
                <w:rStyle w:val="Hyperlink"/>
                <w:noProof/>
              </w:rPr>
              <w:t>3.6.3 Citizen’s Module</w:t>
            </w:r>
            <w:r w:rsidR="000E2554">
              <w:rPr>
                <w:noProof/>
                <w:webHidden/>
              </w:rPr>
              <w:tab/>
            </w:r>
            <w:r w:rsidR="000E2554">
              <w:rPr>
                <w:noProof/>
                <w:webHidden/>
              </w:rPr>
              <w:fldChar w:fldCharType="begin"/>
            </w:r>
            <w:r w:rsidR="000E2554">
              <w:rPr>
                <w:noProof/>
                <w:webHidden/>
              </w:rPr>
              <w:instrText xml:space="preserve"> PAGEREF _Toc523419476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6A9A405D" w14:textId="2D94DDD1" w:rsidR="000E2554" w:rsidRDefault="009C29B0">
          <w:pPr>
            <w:pStyle w:val="TOC1"/>
            <w:tabs>
              <w:tab w:val="right" w:leader="dot" w:pos="9016"/>
            </w:tabs>
            <w:rPr>
              <w:rFonts w:asciiTheme="minorHAnsi" w:eastAsiaTheme="minorEastAsia" w:hAnsiTheme="minorHAnsi"/>
              <w:noProof/>
              <w:sz w:val="22"/>
              <w:lang w:eastAsia="en-GB"/>
            </w:rPr>
          </w:pPr>
          <w:hyperlink w:anchor="_Toc523419477" w:history="1">
            <w:r w:rsidR="000E2554" w:rsidRPr="009806C1">
              <w:rPr>
                <w:rStyle w:val="Hyperlink"/>
                <w:noProof/>
              </w:rPr>
              <w:t>References</w:t>
            </w:r>
            <w:r w:rsidR="000E2554">
              <w:rPr>
                <w:noProof/>
                <w:webHidden/>
              </w:rPr>
              <w:tab/>
            </w:r>
            <w:r w:rsidR="000E2554">
              <w:rPr>
                <w:noProof/>
                <w:webHidden/>
              </w:rPr>
              <w:fldChar w:fldCharType="begin"/>
            </w:r>
            <w:r w:rsidR="000E2554">
              <w:rPr>
                <w:noProof/>
                <w:webHidden/>
              </w:rPr>
              <w:instrText xml:space="preserve"> PAGEREF _Toc523419477 \h </w:instrText>
            </w:r>
            <w:r w:rsidR="000E2554">
              <w:rPr>
                <w:noProof/>
                <w:webHidden/>
              </w:rPr>
            </w:r>
            <w:r w:rsidR="000E2554">
              <w:rPr>
                <w:noProof/>
                <w:webHidden/>
              </w:rPr>
              <w:fldChar w:fldCharType="separate"/>
            </w:r>
            <w:r w:rsidR="000E2554">
              <w:rPr>
                <w:noProof/>
                <w:webHidden/>
              </w:rPr>
              <w:t>25</w:t>
            </w:r>
            <w:r w:rsidR="000E2554">
              <w:rPr>
                <w:noProof/>
                <w:webHidden/>
              </w:rPr>
              <w:fldChar w:fldCharType="end"/>
            </w:r>
          </w:hyperlink>
        </w:p>
        <w:p w14:paraId="3AA41D42" w14:textId="317FF420" w:rsidR="000E2554" w:rsidRDefault="009C29B0">
          <w:pPr>
            <w:pStyle w:val="TOC1"/>
            <w:tabs>
              <w:tab w:val="right" w:leader="dot" w:pos="9016"/>
            </w:tabs>
            <w:rPr>
              <w:rFonts w:asciiTheme="minorHAnsi" w:eastAsiaTheme="minorEastAsia" w:hAnsiTheme="minorHAnsi"/>
              <w:noProof/>
              <w:sz w:val="22"/>
              <w:lang w:eastAsia="en-GB"/>
            </w:rPr>
          </w:pPr>
          <w:hyperlink w:anchor="_Toc523419478" w:history="1">
            <w:r w:rsidR="000E2554" w:rsidRPr="009806C1">
              <w:rPr>
                <w:rStyle w:val="Hyperlink"/>
                <w:noProof/>
              </w:rPr>
              <w:t>Appendix</w:t>
            </w:r>
            <w:r w:rsidR="000E2554">
              <w:rPr>
                <w:noProof/>
                <w:webHidden/>
              </w:rPr>
              <w:tab/>
            </w:r>
            <w:r w:rsidR="000E2554">
              <w:rPr>
                <w:noProof/>
                <w:webHidden/>
              </w:rPr>
              <w:fldChar w:fldCharType="begin"/>
            </w:r>
            <w:r w:rsidR="000E2554">
              <w:rPr>
                <w:noProof/>
                <w:webHidden/>
              </w:rPr>
              <w:instrText xml:space="preserve"> PAGEREF _Toc523419478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45032EEA" w14:textId="5B1F9352" w:rsidR="000E2554" w:rsidRDefault="009C29B0">
          <w:pPr>
            <w:pStyle w:val="TOC2"/>
            <w:tabs>
              <w:tab w:val="right" w:leader="dot" w:pos="9016"/>
            </w:tabs>
            <w:rPr>
              <w:rFonts w:asciiTheme="minorHAnsi" w:eastAsiaTheme="minorEastAsia" w:hAnsiTheme="minorHAnsi"/>
              <w:noProof/>
              <w:sz w:val="22"/>
              <w:lang w:eastAsia="en-GB"/>
            </w:rPr>
          </w:pPr>
          <w:hyperlink w:anchor="_Toc523419479" w:history="1">
            <w:r w:rsidR="000E2554" w:rsidRPr="009806C1">
              <w:rPr>
                <w:rStyle w:val="Hyperlink"/>
                <w:noProof/>
              </w:rPr>
              <w:t>Appendix A: Gantt Chart</w:t>
            </w:r>
            <w:r w:rsidR="000E2554">
              <w:rPr>
                <w:noProof/>
                <w:webHidden/>
              </w:rPr>
              <w:tab/>
            </w:r>
            <w:r w:rsidR="000E2554">
              <w:rPr>
                <w:noProof/>
                <w:webHidden/>
              </w:rPr>
              <w:fldChar w:fldCharType="begin"/>
            </w:r>
            <w:r w:rsidR="000E2554">
              <w:rPr>
                <w:noProof/>
                <w:webHidden/>
              </w:rPr>
              <w:instrText xml:space="preserve"> PAGEREF _Toc523419479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02DC0932" w14:textId="04B62903" w:rsidR="000E2554" w:rsidRDefault="000E2554">
          <w:r>
            <w:rPr>
              <w:b/>
              <w:bCs/>
              <w:noProof/>
            </w:rPr>
            <w:lastRenderedPageBreak/>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419431"/>
      <w:r w:rsidRPr="00FA41DB">
        <w:lastRenderedPageBreak/>
        <w:t>List of Figures</w:t>
      </w:r>
      <w:bookmarkEnd w:id="3"/>
    </w:p>
    <w:p w14:paraId="58E46066" w14:textId="77777777" w:rsidR="001E0254" w:rsidRPr="00FA41DB" w:rsidRDefault="001E0254" w:rsidP="001E0254"/>
    <w:p w14:paraId="312DDFAB" w14:textId="58CD6C2D" w:rsidR="000E2554"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19505" w:history="1">
        <w:r w:rsidR="000E2554" w:rsidRPr="009F4E5B">
          <w:rPr>
            <w:rStyle w:val="Hyperlink"/>
            <w:noProof/>
          </w:rPr>
          <w:t>Figure 2.1: Citizen Wiki</w:t>
        </w:r>
        <w:r w:rsidR="000E2554">
          <w:rPr>
            <w:noProof/>
            <w:webHidden/>
          </w:rPr>
          <w:tab/>
        </w:r>
        <w:r w:rsidR="000E2554">
          <w:rPr>
            <w:noProof/>
            <w:webHidden/>
          </w:rPr>
          <w:fldChar w:fldCharType="begin"/>
        </w:r>
        <w:r w:rsidR="000E2554">
          <w:rPr>
            <w:noProof/>
            <w:webHidden/>
          </w:rPr>
          <w:instrText xml:space="preserve"> PAGEREF _Toc52341950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47EA7B89" w14:textId="3BD0A646"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06" w:history="1">
        <w:r w:rsidR="000E2554" w:rsidRPr="009F4E5B">
          <w:rPr>
            <w:rStyle w:val="Hyperlink"/>
            <w:noProof/>
          </w:rPr>
          <w:t>Figure 2.2: Citizen Interests</w:t>
        </w:r>
        <w:r w:rsidR="000E2554">
          <w:rPr>
            <w:noProof/>
            <w:webHidden/>
          </w:rPr>
          <w:tab/>
        </w:r>
        <w:r w:rsidR="000E2554">
          <w:rPr>
            <w:noProof/>
            <w:webHidden/>
          </w:rPr>
          <w:fldChar w:fldCharType="begin"/>
        </w:r>
        <w:r w:rsidR="000E2554">
          <w:rPr>
            <w:noProof/>
            <w:webHidden/>
          </w:rPr>
          <w:instrText xml:space="preserve"> PAGEREF _Toc523419506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09921D80" w14:textId="55A6FA83"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07" w:history="1">
        <w:r w:rsidR="000E2554" w:rsidRPr="009F4E5B">
          <w:rPr>
            <w:rStyle w:val="Hyperlink"/>
            <w:noProof/>
          </w:rPr>
          <w:t>Figure 2.3: New Ideas</w:t>
        </w:r>
        <w:r w:rsidR="000E2554">
          <w:rPr>
            <w:noProof/>
            <w:webHidden/>
          </w:rPr>
          <w:tab/>
        </w:r>
        <w:r w:rsidR="000E2554">
          <w:rPr>
            <w:noProof/>
            <w:webHidden/>
          </w:rPr>
          <w:fldChar w:fldCharType="begin"/>
        </w:r>
        <w:r w:rsidR="000E2554">
          <w:rPr>
            <w:noProof/>
            <w:webHidden/>
          </w:rPr>
          <w:instrText xml:space="preserve"> PAGEREF _Toc523419507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45826C1A" w14:textId="3867EB89"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08" w:history="1">
        <w:r w:rsidR="000E2554" w:rsidRPr="009F4E5B">
          <w:rPr>
            <w:rStyle w:val="Hyperlink"/>
            <w:noProof/>
          </w:rPr>
          <w:t>Figure 2.4: Polls</w:t>
        </w:r>
        <w:r w:rsidR="000E2554">
          <w:rPr>
            <w:noProof/>
            <w:webHidden/>
          </w:rPr>
          <w:tab/>
        </w:r>
        <w:r w:rsidR="000E2554">
          <w:rPr>
            <w:noProof/>
            <w:webHidden/>
          </w:rPr>
          <w:fldChar w:fldCharType="begin"/>
        </w:r>
        <w:r w:rsidR="000E2554">
          <w:rPr>
            <w:noProof/>
            <w:webHidden/>
          </w:rPr>
          <w:instrText xml:space="preserve"> PAGEREF _Toc523419508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3779E88E" w14:textId="71141ED7"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09" w:history="1">
        <w:r w:rsidR="000E2554" w:rsidRPr="009F4E5B">
          <w:rPr>
            <w:rStyle w:val="Hyperlink"/>
            <w:noProof/>
          </w:rPr>
          <w:t>Figure 2.5: Elected leaders</w:t>
        </w:r>
        <w:r w:rsidR="000E2554">
          <w:rPr>
            <w:noProof/>
            <w:webHidden/>
          </w:rPr>
          <w:tab/>
        </w:r>
        <w:r w:rsidR="000E2554">
          <w:rPr>
            <w:noProof/>
            <w:webHidden/>
          </w:rPr>
          <w:fldChar w:fldCharType="begin"/>
        </w:r>
        <w:r w:rsidR="000E2554">
          <w:rPr>
            <w:noProof/>
            <w:webHidden/>
          </w:rPr>
          <w:instrText xml:space="preserve"> PAGEREF _Toc523419509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5ADB5186" w14:textId="020C8FEB"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0" w:history="1">
        <w:r w:rsidR="000E2554" w:rsidRPr="009F4E5B">
          <w:rPr>
            <w:rStyle w:val="Hyperlink"/>
            <w:noProof/>
          </w:rPr>
          <w:t>Figure 2.6: Home Page</w:t>
        </w:r>
        <w:r w:rsidR="000E2554">
          <w:rPr>
            <w:noProof/>
            <w:webHidden/>
          </w:rPr>
          <w:tab/>
        </w:r>
        <w:r w:rsidR="000E2554">
          <w:rPr>
            <w:noProof/>
            <w:webHidden/>
          </w:rPr>
          <w:fldChar w:fldCharType="begin"/>
        </w:r>
        <w:r w:rsidR="000E2554">
          <w:rPr>
            <w:noProof/>
            <w:webHidden/>
          </w:rPr>
          <w:instrText xml:space="preserve"> PAGEREF _Toc523419510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2AD35587" w14:textId="11DBCFBC"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1" w:history="1">
        <w:r w:rsidR="000E2554" w:rsidRPr="009F4E5B">
          <w:rPr>
            <w:rStyle w:val="Hyperlink"/>
            <w:noProof/>
          </w:rPr>
          <w:t>Figure 2.6: Popular leaders</w:t>
        </w:r>
        <w:r w:rsidR="000E2554">
          <w:rPr>
            <w:noProof/>
            <w:webHidden/>
          </w:rPr>
          <w:tab/>
        </w:r>
        <w:r w:rsidR="000E2554">
          <w:rPr>
            <w:noProof/>
            <w:webHidden/>
          </w:rPr>
          <w:fldChar w:fldCharType="begin"/>
        </w:r>
        <w:r w:rsidR="000E2554">
          <w:rPr>
            <w:noProof/>
            <w:webHidden/>
          </w:rPr>
          <w:instrText xml:space="preserve"> PAGEREF _Toc523419511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0884D957" w14:textId="03A82CEE"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2" w:history="1">
        <w:r w:rsidR="000E2554" w:rsidRPr="009F4E5B">
          <w:rPr>
            <w:rStyle w:val="Hyperlink"/>
            <w:noProof/>
          </w:rPr>
          <w:t>Figure 2.7: Opinions</w:t>
        </w:r>
        <w:r w:rsidR="000E2554">
          <w:rPr>
            <w:noProof/>
            <w:webHidden/>
          </w:rPr>
          <w:tab/>
        </w:r>
        <w:r w:rsidR="000E2554">
          <w:rPr>
            <w:noProof/>
            <w:webHidden/>
          </w:rPr>
          <w:fldChar w:fldCharType="begin"/>
        </w:r>
        <w:r w:rsidR="000E2554">
          <w:rPr>
            <w:noProof/>
            <w:webHidden/>
          </w:rPr>
          <w:instrText xml:space="preserve"> PAGEREF _Toc523419512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B92820B" w14:textId="15E8F2E4"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3" w:history="1">
        <w:r w:rsidR="000E2554" w:rsidRPr="009F4E5B">
          <w:rPr>
            <w:rStyle w:val="Hyperlink"/>
            <w:noProof/>
          </w:rPr>
          <w:t>Figure 2.8: Politician Rankings</w:t>
        </w:r>
        <w:r w:rsidR="000E2554">
          <w:rPr>
            <w:noProof/>
            <w:webHidden/>
          </w:rPr>
          <w:tab/>
        </w:r>
        <w:r w:rsidR="000E2554">
          <w:rPr>
            <w:noProof/>
            <w:webHidden/>
          </w:rPr>
          <w:fldChar w:fldCharType="begin"/>
        </w:r>
        <w:r w:rsidR="000E2554">
          <w:rPr>
            <w:noProof/>
            <w:webHidden/>
          </w:rPr>
          <w:instrText xml:space="preserve"> PAGEREF _Toc523419513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E93DCF9" w14:textId="1C1755C9"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4" w:history="1">
        <w:r w:rsidR="000E2554" w:rsidRPr="009F4E5B">
          <w:rPr>
            <w:rStyle w:val="Hyperlink"/>
            <w:noProof/>
          </w:rPr>
          <w:t>Figure 2.10: APP Home</w:t>
        </w:r>
        <w:r w:rsidR="000E2554">
          <w:rPr>
            <w:noProof/>
            <w:webHidden/>
          </w:rPr>
          <w:tab/>
        </w:r>
        <w:r w:rsidR="000E2554">
          <w:rPr>
            <w:noProof/>
            <w:webHidden/>
          </w:rPr>
          <w:fldChar w:fldCharType="begin"/>
        </w:r>
        <w:r w:rsidR="000E2554">
          <w:rPr>
            <w:noProof/>
            <w:webHidden/>
          </w:rPr>
          <w:instrText xml:space="preserve"> PAGEREF _Toc523419514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39913BC3" w14:textId="0975233E"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5" w:history="1">
        <w:r w:rsidR="000E2554" w:rsidRPr="009F4E5B">
          <w:rPr>
            <w:rStyle w:val="Hyperlink"/>
            <w:noProof/>
          </w:rPr>
          <w:t>Figure 2.11: African Politics and Policy</w:t>
        </w:r>
        <w:r w:rsidR="000E2554">
          <w:rPr>
            <w:noProof/>
            <w:webHidden/>
          </w:rPr>
          <w:tab/>
        </w:r>
        <w:r w:rsidR="000E2554">
          <w:rPr>
            <w:noProof/>
            <w:webHidden/>
          </w:rPr>
          <w:fldChar w:fldCharType="begin"/>
        </w:r>
        <w:r w:rsidR="000E2554">
          <w:rPr>
            <w:noProof/>
            <w:webHidden/>
          </w:rPr>
          <w:instrText xml:space="preserve"> PAGEREF _Toc523419515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13AE72B2" w14:textId="7ED9F6FC"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6" w:history="1">
        <w:r w:rsidR="000E2554" w:rsidRPr="009F4E5B">
          <w:rPr>
            <w:rStyle w:val="Hyperlink"/>
            <w:noProof/>
          </w:rPr>
          <w:t xml:space="preserve">Figure 3.1: Steps in Prototyping methodology </w:t>
        </w:r>
        <w:r w:rsidR="000E2554" w:rsidRPr="009F4E5B">
          <w:rPr>
            <w:rStyle w:val="Hyperlink"/>
            <w:rFonts w:cs="Times New Roman"/>
            <w:noProof/>
          </w:rPr>
          <w:t>(Naumann &amp; Jenkins, 1982)</w:t>
        </w:r>
        <w:r w:rsidR="000E2554" w:rsidRPr="009F4E5B">
          <w:rPr>
            <w:rStyle w:val="Hyperlink"/>
            <w:noProof/>
          </w:rPr>
          <w:t>.</w:t>
        </w:r>
        <w:r w:rsidR="000E2554">
          <w:rPr>
            <w:noProof/>
            <w:webHidden/>
          </w:rPr>
          <w:tab/>
        </w:r>
        <w:r w:rsidR="000E2554">
          <w:rPr>
            <w:noProof/>
            <w:webHidden/>
          </w:rPr>
          <w:fldChar w:fldCharType="begin"/>
        </w:r>
        <w:r w:rsidR="000E2554">
          <w:rPr>
            <w:noProof/>
            <w:webHidden/>
          </w:rPr>
          <w:instrText xml:space="preserve"> PAGEREF _Toc523419516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672DBC0" w14:textId="7D2A80D7"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7" w:history="1">
        <w:r w:rsidR="000E2554" w:rsidRPr="009F4E5B">
          <w:rPr>
            <w:rStyle w:val="Hyperlink"/>
            <w:noProof/>
          </w:rPr>
          <w:t>Figure 3.2: Use Case Diagram</w:t>
        </w:r>
        <w:r w:rsidR="000E2554">
          <w:rPr>
            <w:noProof/>
            <w:webHidden/>
          </w:rPr>
          <w:tab/>
        </w:r>
        <w:r w:rsidR="000E2554">
          <w:rPr>
            <w:noProof/>
            <w:webHidden/>
          </w:rPr>
          <w:fldChar w:fldCharType="begin"/>
        </w:r>
        <w:r w:rsidR="000E2554">
          <w:rPr>
            <w:noProof/>
            <w:webHidden/>
          </w:rPr>
          <w:instrText xml:space="preserve"> PAGEREF _Toc523419517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1F651A5C" w14:textId="2F797637"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8" w:history="1">
        <w:r w:rsidR="000E2554" w:rsidRPr="009F4E5B">
          <w:rPr>
            <w:rStyle w:val="Hyperlink"/>
            <w:noProof/>
          </w:rPr>
          <w:t>Figure 3.3: Data Flow Diagram</w:t>
        </w:r>
        <w:r w:rsidR="000E2554">
          <w:rPr>
            <w:noProof/>
            <w:webHidden/>
          </w:rPr>
          <w:tab/>
        </w:r>
        <w:r w:rsidR="000E2554">
          <w:rPr>
            <w:noProof/>
            <w:webHidden/>
          </w:rPr>
          <w:fldChar w:fldCharType="begin"/>
        </w:r>
        <w:r w:rsidR="000E2554">
          <w:rPr>
            <w:noProof/>
            <w:webHidden/>
          </w:rPr>
          <w:instrText xml:space="preserve"> PAGEREF _Toc523419518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4B10B73" w14:textId="43CD8064"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19" w:history="1">
        <w:r w:rsidR="000E2554" w:rsidRPr="009F4E5B">
          <w:rPr>
            <w:rStyle w:val="Hyperlink"/>
            <w:noProof/>
          </w:rPr>
          <w:t>Figure 3.4: Entity Relationship Diagram</w:t>
        </w:r>
        <w:r w:rsidR="000E2554">
          <w:rPr>
            <w:noProof/>
            <w:webHidden/>
          </w:rPr>
          <w:tab/>
        </w:r>
        <w:r w:rsidR="000E2554">
          <w:rPr>
            <w:noProof/>
            <w:webHidden/>
          </w:rPr>
          <w:fldChar w:fldCharType="begin"/>
        </w:r>
        <w:r w:rsidR="000E2554">
          <w:rPr>
            <w:noProof/>
            <w:webHidden/>
          </w:rPr>
          <w:instrText xml:space="preserve"> PAGEREF _Toc523419519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1710EDF5" w14:textId="4452E955"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20" w:history="1">
        <w:r w:rsidR="000E2554" w:rsidRPr="009F4E5B">
          <w:rPr>
            <w:rStyle w:val="Hyperlink"/>
            <w:noProof/>
          </w:rPr>
          <w:t>Figure 5.1: Gantt Chart Table</w:t>
        </w:r>
        <w:r w:rsidR="000E2554">
          <w:rPr>
            <w:noProof/>
            <w:webHidden/>
          </w:rPr>
          <w:tab/>
        </w:r>
        <w:r w:rsidR="000E2554">
          <w:rPr>
            <w:noProof/>
            <w:webHidden/>
          </w:rPr>
          <w:fldChar w:fldCharType="begin"/>
        </w:r>
        <w:r w:rsidR="000E2554">
          <w:rPr>
            <w:noProof/>
            <w:webHidden/>
          </w:rPr>
          <w:instrText xml:space="preserve"> PAGEREF _Toc523419520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7F8585CD" w14:textId="0174C879"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21" w:history="1">
        <w:r w:rsidR="000E2554" w:rsidRPr="009F4E5B">
          <w:rPr>
            <w:rStyle w:val="Hyperlink"/>
            <w:noProof/>
          </w:rPr>
          <w:t>Figure 5.2: Gantt Chart Diagram.</w:t>
        </w:r>
        <w:r w:rsidR="000E2554">
          <w:rPr>
            <w:noProof/>
            <w:webHidden/>
          </w:rPr>
          <w:tab/>
        </w:r>
        <w:r w:rsidR="000E2554">
          <w:rPr>
            <w:noProof/>
            <w:webHidden/>
          </w:rPr>
          <w:fldChar w:fldCharType="begin"/>
        </w:r>
        <w:r w:rsidR="000E2554">
          <w:rPr>
            <w:noProof/>
            <w:webHidden/>
          </w:rPr>
          <w:instrText xml:space="preserve"> PAGEREF _Toc523419521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24893AFE" w14:textId="300C6CC3"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419432"/>
      <w:r w:rsidRPr="00E730F1">
        <w:lastRenderedPageBreak/>
        <w:t>List of Tables</w:t>
      </w:r>
      <w:bookmarkEnd w:id="4"/>
    </w:p>
    <w:p w14:paraId="1015F1B4" w14:textId="6B1A2A42" w:rsidR="000E2554"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419497" w:history="1">
        <w:r w:rsidR="000E2554" w:rsidRPr="00026E2A">
          <w:rPr>
            <w:rStyle w:val="Hyperlink"/>
            <w:noProof/>
          </w:rPr>
          <w:t>Table 3.1: Politician Political Profile</w:t>
        </w:r>
        <w:r w:rsidR="000E2554">
          <w:rPr>
            <w:noProof/>
            <w:webHidden/>
          </w:rPr>
          <w:tab/>
        </w:r>
        <w:r w:rsidR="000E2554">
          <w:rPr>
            <w:noProof/>
            <w:webHidden/>
          </w:rPr>
          <w:fldChar w:fldCharType="begin"/>
        </w:r>
        <w:r w:rsidR="000E2554">
          <w:rPr>
            <w:noProof/>
            <w:webHidden/>
          </w:rPr>
          <w:instrText xml:space="preserve"> PAGEREF _Toc523419497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34E6306D" w14:textId="54C7E437"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498" w:history="1">
        <w:r w:rsidR="000E2554" w:rsidRPr="00026E2A">
          <w:rPr>
            <w:rStyle w:val="Hyperlink"/>
            <w:noProof/>
          </w:rPr>
          <w:t>Table 3.2: Politician Achievements and Critiques.</w:t>
        </w:r>
        <w:r w:rsidR="000E2554">
          <w:rPr>
            <w:noProof/>
            <w:webHidden/>
          </w:rPr>
          <w:tab/>
        </w:r>
        <w:r w:rsidR="000E2554">
          <w:rPr>
            <w:noProof/>
            <w:webHidden/>
          </w:rPr>
          <w:fldChar w:fldCharType="begin"/>
        </w:r>
        <w:r w:rsidR="000E2554">
          <w:rPr>
            <w:noProof/>
            <w:webHidden/>
          </w:rPr>
          <w:instrText xml:space="preserve"> PAGEREF _Toc523419498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7DDC9B9D" w14:textId="57D99831"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499" w:history="1">
        <w:r w:rsidR="000E2554" w:rsidRPr="00026E2A">
          <w:rPr>
            <w:rStyle w:val="Hyperlink"/>
            <w:noProof/>
          </w:rPr>
          <w:t>Table 3.3: Politician Educational Background</w:t>
        </w:r>
        <w:r w:rsidR="000E2554">
          <w:rPr>
            <w:noProof/>
            <w:webHidden/>
          </w:rPr>
          <w:tab/>
        </w:r>
        <w:r w:rsidR="000E2554">
          <w:rPr>
            <w:noProof/>
            <w:webHidden/>
          </w:rPr>
          <w:fldChar w:fldCharType="begin"/>
        </w:r>
        <w:r w:rsidR="000E2554">
          <w:rPr>
            <w:noProof/>
            <w:webHidden/>
          </w:rPr>
          <w:instrText xml:space="preserve"> PAGEREF _Toc523419499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134AC3F5" w14:textId="579FC669"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00" w:history="1">
        <w:r w:rsidR="000E2554" w:rsidRPr="00026E2A">
          <w:rPr>
            <w:rStyle w:val="Hyperlink"/>
            <w:noProof/>
          </w:rPr>
          <w:t>Table 3.4: Bugs and Reports.</w:t>
        </w:r>
        <w:r w:rsidR="000E2554">
          <w:rPr>
            <w:noProof/>
            <w:webHidden/>
          </w:rPr>
          <w:tab/>
        </w:r>
        <w:r w:rsidR="000E2554">
          <w:rPr>
            <w:noProof/>
            <w:webHidden/>
          </w:rPr>
          <w:fldChar w:fldCharType="begin"/>
        </w:r>
        <w:r w:rsidR="000E2554">
          <w:rPr>
            <w:noProof/>
            <w:webHidden/>
          </w:rPr>
          <w:instrText xml:space="preserve"> PAGEREF _Toc523419500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364C5377" w14:textId="79B1EE10"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01" w:history="1">
        <w:r w:rsidR="000E2554" w:rsidRPr="00026E2A">
          <w:rPr>
            <w:rStyle w:val="Hyperlink"/>
            <w:noProof/>
          </w:rPr>
          <w:t>Table 3.5: Politician Comments.</w:t>
        </w:r>
        <w:r w:rsidR="000E2554">
          <w:rPr>
            <w:noProof/>
            <w:webHidden/>
          </w:rPr>
          <w:tab/>
        </w:r>
        <w:r w:rsidR="000E2554">
          <w:rPr>
            <w:noProof/>
            <w:webHidden/>
          </w:rPr>
          <w:fldChar w:fldCharType="begin"/>
        </w:r>
        <w:r w:rsidR="000E2554">
          <w:rPr>
            <w:noProof/>
            <w:webHidden/>
          </w:rPr>
          <w:instrText xml:space="preserve"> PAGEREF _Toc523419501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292ABE52" w14:textId="2621F727"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02" w:history="1">
        <w:r w:rsidR="000E2554" w:rsidRPr="00026E2A">
          <w:rPr>
            <w:rStyle w:val="Hyperlink"/>
            <w:noProof/>
          </w:rPr>
          <w:t>Table 3.6: Politician Personal Profile.</w:t>
        </w:r>
        <w:r w:rsidR="000E2554">
          <w:rPr>
            <w:noProof/>
            <w:webHidden/>
          </w:rPr>
          <w:tab/>
        </w:r>
        <w:r w:rsidR="000E2554">
          <w:rPr>
            <w:noProof/>
            <w:webHidden/>
          </w:rPr>
          <w:fldChar w:fldCharType="begin"/>
        </w:r>
        <w:r w:rsidR="000E2554">
          <w:rPr>
            <w:noProof/>
            <w:webHidden/>
          </w:rPr>
          <w:instrText xml:space="preserve"> PAGEREF _Toc523419502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67D40B35" w14:textId="0A6B56C9"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03" w:history="1">
        <w:r w:rsidR="000E2554" w:rsidRPr="00026E2A">
          <w:rPr>
            <w:rStyle w:val="Hyperlink"/>
            <w:noProof/>
          </w:rPr>
          <w:t>Table 3.7: Admin Profiles.</w:t>
        </w:r>
        <w:r w:rsidR="000E2554">
          <w:rPr>
            <w:noProof/>
            <w:webHidden/>
          </w:rPr>
          <w:tab/>
        </w:r>
        <w:r w:rsidR="000E2554">
          <w:rPr>
            <w:noProof/>
            <w:webHidden/>
          </w:rPr>
          <w:fldChar w:fldCharType="begin"/>
        </w:r>
        <w:r w:rsidR="000E2554">
          <w:rPr>
            <w:noProof/>
            <w:webHidden/>
          </w:rPr>
          <w:instrText xml:space="preserve"> PAGEREF _Toc523419503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4CBECBAA" w14:textId="0C69BB83" w:rsidR="000E2554" w:rsidRDefault="009C29B0">
      <w:pPr>
        <w:pStyle w:val="TableofFigures"/>
        <w:tabs>
          <w:tab w:val="right" w:leader="dot" w:pos="9016"/>
        </w:tabs>
        <w:rPr>
          <w:rFonts w:asciiTheme="minorHAnsi" w:eastAsiaTheme="minorEastAsia" w:hAnsiTheme="minorHAnsi"/>
          <w:noProof/>
          <w:sz w:val="22"/>
          <w:lang w:eastAsia="en-GB"/>
        </w:rPr>
      </w:pPr>
      <w:hyperlink w:anchor="_Toc523419504" w:history="1">
        <w:r w:rsidR="000E2554" w:rsidRPr="00026E2A">
          <w:rPr>
            <w:rStyle w:val="Hyperlink"/>
            <w:noProof/>
          </w:rPr>
          <w:t>Table 3.8: Citizen Profiles.</w:t>
        </w:r>
        <w:r w:rsidR="000E2554">
          <w:rPr>
            <w:noProof/>
            <w:webHidden/>
          </w:rPr>
          <w:tab/>
        </w:r>
        <w:r w:rsidR="000E2554">
          <w:rPr>
            <w:noProof/>
            <w:webHidden/>
          </w:rPr>
          <w:fldChar w:fldCharType="begin"/>
        </w:r>
        <w:r w:rsidR="000E2554">
          <w:rPr>
            <w:noProof/>
            <w:webHidden/>
          </w:rPr>
          <w:instrText xml:space="preserve"> PAGEREF _Toc523419504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79B2E52A" w14:textId="51DFC1AD"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419433"/>
      <w:r w:rsidRPr="00FA41DB">
        <w:lastRenderedPageBreak/>
        <w:t>Chapter 1: Introduction</w:t>
      </w:r>
      <w:bookmarkEnd w:id="5"/>
    </w:p>
    <w:p w14:paraId="6E10747C" w14:textId="02EEC665" w:rsidR="003A3AD6" w:rsidRPr="00FA41DB" w:rsidRDefault="007C2151" w:rsidP="00E730F1">
      <w:pPr>
        <w:pStyle w:val="Heading2"/>
      </w:pPr>
      <w:bookmarkStart w:id="6" w:name="_Toc523419434"/>
      <w:r w:rsidRPr="00FA41DB">
        <w:t>1.1 Background</w:t>
      </w:r>
      <w:bookmarkEnd w:id="6"/>
    </w:p>
    <w:p w14:paraId="3331BE8C" w14:textId="3D65E4D5"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319AFEDC" w:rsidR="008D7804" w:rsidRDefault="008D7804" w:rsidP="008D7804">
      <w:pPr>
        <w:rPr>
          <w:lang w:val="en"/>
        </w:rPr>
      </w:pPr>
      <w:r w:rsidRPr="00FA41DB">
        <w:rPr>
          <w:lang w:val="en"/>
        </w:rPr>
        <w:tab/>
      </w:r>
      <w:r w:rsidR="00B847DF">
        <w:rPr>
          <w:lang w:val="en"/>
        </w:rPr>
        <w:t>The</w:t>
      </w:r>
      <w:r w:rsidRPr="00FA41DB">
        <w:rPr>
          <w:lang w:val="en"/>
        </w:rPr>
        <w:t xml:space="preserve">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w:t>
      </w:r>
      <w:r w:rsidRPr="00FA41DB">
        <w:rPr>
          <w:lang w:val="en"/>
        </w:rPr>
        <w:lastRenderedPageBreak/>
        <w:t xml:space="preserve">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419435"/>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419436"/>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419437"/>
      <w:r w:rsidRPr="00FA41DB">
        <w:t>1.3.1 Specific Objectives</w:t>
      </w:r>
      <w:bookmarkEnd w:id="9"/>
    </w:p>
    <w:p w14:paraId="568C4587" w14:textId="77777777" w:rsidR="007C0385" w:rsidRPr="007C0385" w:rsidRDefault="007C0385" w:rsidP="007C0385">
      <w:pPr>
        <w:numPr>
          <w:ilvl w:val="0"/>
          <w:numId w:val="4"/>
        </w:numPr>
      </w:pPr>
      <w:r w:rsidRPr="007C0385">
        <w:t>To investigate challenges the challenges face by citizens during the political process.</w:t>
      </w:r>
    </w:p>
    <w:p w14:paraId="5E5441D4" w14:textId="72EF5000" w:rsidR="007C0385" w:rsidRPr="007C0385" w:rsidRDefault="007C0385" w:rsidP="007C0385">
      <w:pPr>
        <w:numPr>
          <w:ilvl w:val="0"/>
          <w:numId w:val="4"/>
        </w:numPr>
      </w:pPr>
      <w:r w:rsidRPr="007C0385">
        <w:t>To review existing solutions</w:t>
      </w:r>
      <w:r w:rsidR="00B847DF">
        <w:t xml:space="preserve"> that will enable citizens of a country to know about their politicians and post their opinions about the leaders.</w:t>
      </w:r>
    </w:p>
    <w:p w14:paraId="27E219E1" w14:textId="771D1F8D" w:rsidR="00F65052" w:rsidRPr="00FA41DB" w:rsidRDefault="007C0385" w:rsidP="00F65052">
      <w:pPr>
        <w:numPr>
          <w:ilvl w:val="0"/>
          <w:numId w:val="4"/>
        </w:numPr>
      </w:pPr>
      <w:r w:rsidRPr="007C0385">
        <w:t>To design, develop and test an application that assists the citizens to know their politician and his efficiency in bringing change to the country.</w:t>
      </w:r>
    </w:p>
    <w:p w14:paraId="7ED8A9E6" w14:textId="00EFBA77" w:rsidR="007C2151" w:rsidRPr="00FA41DB" w:rsidRDefault="007C2151" w:rsidP="00E730F1">
      <w:pPr>
        <w:pStyle w:val="Heading3"/>
      </w:pPr>
      <w:bookmarkStart w:id="10" w:name="_Toc523419438"/>
      <w:r w:rsidRPr="00FA41DB">
        <w:t>1.3.2 Research Questions</w:t>
      </w:r>
      <w:bookmarkEnd w:id="10"/>
    </w:p>
    <w:p w14:paraId="5A25B27A" w14:textId="77777777" w:rsidR="007C0385" w:rsidRPr="00FA41DB" w:rsidRDefault="007C0385" w:rsidP="007C0385">
      <w:pPr>
        <w:pStyle w:val="ListParagraph"/>
        <w:numPr>
          <w:ilvl w:val="0"/>
          <w:numId w:val="5"/>
        </w:numPr>
      </w:pPr>
      <w:r w:rsidRPr="00FA41DB">
        <w:t>Wh</w:t>
      </w:r>
      <w:r>
        <w:t>at are the challenges faced by citizens during the political process?</w:t>
      </w:r>
    </w:p>
    <w:p w14:paraId="0117740D" w14:textId="762072CD" w:rsidR="007C0385" w:rsidRPr="00FA41DB" w:rsidRDefault="007C0385" w:rsidP="00B847DF">
      <w:pPr>
        <w:pStyle w:val="ListParagraph"/>
        <w:numPr>
          <w:ilvl w:val="0"/>
          <w:numId w:val="5"/>
        </w:numPr>
      </w:pPr>
      <w:r w:rsidRPr="00FA41DB">
        <w:t xml:space="preserve">What </w:t>
      </w:r>
      <w:r>
        <w:t>are the existing solutions?</w:t>
      </w:r>
    </w:p>
    <w:p w14:paraId="7E75492C" w14:textId="0D59A9A2" w:rsidR="006A7091" w:rsidRPr="00FA41DB" w:rsidRDefault="007C0385" w:rsidP="006A7091">
      <w:pPr>
        <w:pStyle w:val="ListParagraph"/>
        <w:numPr>
          <w:ilvl w:val="0"/>
          <w:numId w:val="5"/>
        </w:numPr>
      </w:pPr>
      <w:r w:rsidRPr="00FA41DB">
        <w:t>How is a political application designed, developed and tested to assist citizens know their politician?</w:t>
      </w:r>
    </w:p>
    <w:p w14:paraId="73B9EDE9" w14:textId="0888D3B4" w:rsidR="007C2151" w:rsidRPr="00FA41DB" w:rsidRDefault="007C2151" w:rsidP="00E730F1">
      <w:pPr>
        <w:pStyle w:val="Heading2"/>
      </w:pPr>
      <w:bookmarkStart w:id="11" w:name="_Toc523419439"/>
      <w:r w:rsidRPr="00FA41DB">
        <w:t>1.4 Justification</w:t>
      </w:r>
      <w:bookmarkEnd w:id="11"/>
    </w:p>
    <w:p w14:paraId="279FBAC8" w14:textId="5E633943" w:rsidR="004664BA" w:rsidRPr="00FA41DB" w:rsidRDefault="004664BA" w:rsidP="00FE7261">
      <w:pPr>
        <w:ind w:firstLine="720"/>
      </w:pPr>
      <w:r w:rsidRPr="00FA41DB">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Pr="00FA41DB">
        <w:t xml:space="preserve"> contact them in case of anything.</w:t>
      </w:r>
      <w:r w:rsidR="007C0385">
        <w:t xml:space="preserve"> Finally, it is important for the citizen to be able to participate in the political process by posting comments about their leaders so that they may know what to do.</w:t>
      </w:r>
    </w:p>
    <w:p w14:paraId="54E05952" w14:textId="042E5B10" w:rsidR="007C2151" w:rsidRPr="00FA41DB" w:rsidRDefault="007C2151" w:rsidP="00E730F1">
      <w:pPr>
        <w:pStyle w:val="Heading2"/>
      </w:pPr>
      <w:r w:rsidRPr="00FA41DB">
        <w:lastRenderedPageBreak/>
        <w:t xml:space="preserve"> </w:t>
      </w:r>
      <w:bookmarkStart w:id="12" w:name="_Toc523419440"/>
      <w:r w:rsidRPr="00FA41DB">
        <w:t>1.5 Scope and Limitation</w:t>
      </w:r>
      <w:bookmarkEnd w:id="12"/>
    </w:p>
    <w:p w14:paraId="4012FD80" w14:textId="56E42650" w:rsidR="00C67A9D" w:rsidRPr="00FA41DB" w:rsidRDefault="00C67A9D" w:rsidP="007C0385">
      <w:pPr>
        <w:ind w:firstLine="720"/>
      </w:pPr>
      <w:r w:rsidRPr="00FA41DB">
        <w:t>Kenya is divided into 47 counties, leaders are allocated according to this system, but this system will cover only 10 counties and with the respective leaders.</w:t>
      </w:r>
      <w:r w:rsidR="007C0385">
        <w:t xml:space="preserve"> These are </w:t>
      </w:r>
      <w:r w:rsidR="007C0385" w:rsidRPr="007C0385">
        <w:t xml:space="preserve">Kiambu, Nairobi, Machakos, Meru, Mombasa, Nyeri, Homa Bay, Kirinyaga, Kisii, Murang’a. </w:t>
      </w:r>
      <w:r w:rsidRPr="00FA41DB">
        <w:t>This is because of time constraints thus it will be hard to get information about leaders from all counties. The scope will also involve only electoral seats of the government</w:t>
      </w:r>
      <w:r w:rsidR="007C0385">
        <w:t>: Member of parliament (MP), Governor, Women Representatives, Senator, Members of county assembly (MCA).</w:t>
      </w:r>
    </w:p>
    <w:p w14:paraId="3FB4CBD4" w14:textId="56CFCC35" w:rsidR="00C67A9D" w:rsidRPr="00FA41DB" w:rsidRDefault="007C0385" w:rsidP="00FE7261">
      <w:pPr>
        <w:ind w:firstLine="720"/>
      </w:pPr>
      <w:r>
        <w:t xml:space="preserve">Limitations: </w:t>
      </w:r>
      <w:r w:rsidR="00C67A9D" w:rsidRPr="00FA41DB">
        <w:t>The leaders may give false information</w:t>
      </w:r>
      <w:r w:rsidR="00FE0621" w:rsidRPr="00FA41DB">
        <w:t xml:space="preserve"> about their personal or educational background</w:t>
      </w:r>
      <w:r w:rsidR="00C67A9D" w:rsidRPr="00FA41DB">
        <w:t>.</w:t>
      </w:r>
      <w:r w:rsidR="00567566" w:rsidRPr="00FA41DB">
        <w:t xml:space="preserve"> </w:t>
      </w:r>
      <w:r w:rsidR="00C67A9D" w:rsidRPr="00FA41DB">
        <w:t>The leaders may decide to be discrete about their information</w:t>
      </w:r>
      <w:r w:rsidR="00FE0621" w:rsidRPr="00FA41DB">
        <w:t>.</w:t>
      </w:r>
      <w:r w:rsidR="00567566" w:rsidRPr="00FA41DB">
        <w:t xml:space="preserve"> </w:t>
      </w:r>
      <w:r w:rsidR="00C67A9D" w:rsidRPr="00FA41DB">
        <w:t>To cover all the 47 counties requires a lot of attention and time may be a limiting factor.</w:t>
      </w:r>
      <w:r w:rsidR="00567566" w:rsidRPr="00FA41DB">
        <w:t xml:space="preserve"> </w:t>
      </w:r>
      <w:r w:rsidR="00C67A9D" w:rsidRPr="00FA41DB">
        <w:t>The platform is admin dependent, so the integrity of the administrators must be unquestionable which is hard to establish.</w:t>
      </w:r>
      <w:r w:rsidR="00567566" w:rsidRPr="00FA41DB">
        <w:t xml:space="preserve"> </w:t>
      </w:r>
      <w:r>
        <w:t>P</w:t>
      </w:r>
      <w:r w:rsidR="00C67A9D" w:rsidRPr="00FA41DB">
        <w:t>oliticians may fail to create accounts on the website which will lead to an inefficient website</w:t>
      </w:r>
      <w:r w:rsidR="00FE0621" w:rsidRPr="00FA41DB">
        <w:t xml:space="preserve">. Citizens may also fail to create accounts which will reduce the user base thus leading to an inefficient system. </w:t>
      </w:r>
      <w:r>
        <w:t>The system also needs internet to be access.</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3" w:name="_Toc523419441"/>
      <w:r w:rsidRPr="00FA41DB">
        <w:lastRenderedPageBreak/>
        <w:t>Chapter 2: Literature Review</w:t>
      </w:r>
      <w:bookmarkEnd w:id="13"/>
    </w:p>
    <w:p w14:paraId="107CE049" w14:textId="016830E9" w:rsidR="003119BB" w:rsidRPr="00FA41DB" w:rsidRDefault="007C2151" w:rsidP="00E730F1">
      <w:pPr>
        <w:pStyle w:val="Heading2"/>
      </w:pPr>
      <w:bookmarkStart w:id="14" w:name="_Toc523419442"/>
      <w:r w:rsidRPr="00FA41DB">
        <w:t>2.1 Introduction</w:t>
      </w:r>
      <w:bookmarkEnd w:id="14"/>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5" w:name="_Toc523419443"/>
      <w:r w:rsidRPr="00FA41DB">
        <w:t>2.2 Challenges Facing Kenyan Citizens in the Political Process</w:t>
      </w:r>
      <w:bookmarkEnd w:id="15"/>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16" w:name="_Toc523419444"/>
      <w:r w:rsidRPr="00FA41DB">
        <w:t xml:space="preserve">2.3 Existing </w:t>
      </w:r>
      <w:r w:rsidR="00567566" w:rsidRPr="00FA41DB">
        <w:t>platforms for</w:t>
      </w:r>
      <w:r w:rsidRPr="00FA41DB">
        <w:t xml:space="preserve"> evaluating politicians</w:t>
      </w:r>
      <w:bookmarkEnd w:id="16"/>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48429453" w:rsidR="00AF679A" w:rsidRDefault="00AF679A" w:rsidP="00E730F1">
      <w:pPr>
        <w:pStyle w:val="Heading3"/>
      </w:pPr>
      <w:bookmarkStart w:id="17" w:name="_Toc523419445"/>
      <w:r w:rsidRPr="00FA41DB">
        <w:t>2.3.1 I-Citizen</w:t>
      </w:r>
      <w:bookmarkEnd w:id="17"/>
    </w:p>
    <w:p w14:paraId="3E67C70A" w14:textId="68CFE25A" w:rsidR="00FE7261" w:rsidRDefault="007C0385" w:rsidP="00E756CD">
      <w:pPr>
        <w:ind w:firstLine="720"/>
        <w:rPr>
          <w:color w:val="0D0D0D" w:themeColor="text1" w:themeTint="F2"/>
          <w:shd w:val="clear" w:color="auto" w:fill="FFFFFF"/>
        </w:rPr>
      </w:pPr>
      <w:r w:rsidRPr="007C0385">
        <w:rPr>
          <w:color w:val="0D0D0D" w:themeColor="text1" w:themeTint="F2"/>
        </w:rPr>
        <w:t>I-citizen is a</w:t>
      </w:r>
      <w:r>
        <w:rPr>
          <w:color w:val="0D0D0D" w:themeColor="text1" w:themeTint="F2"/>
        </w:rPr>
        <w:t xml:space="preserve"> web</w:t>
      </w:r>
      <w:r w:rsidR="00FE7261" w:rsidRPr="00130EDC">
        <w:rPr>
          <w:color w:val="0D0D0D" w:themeColor="text1" w:themeTint="F2"/>
        </w:rPr>
        <w:t xml:space="preserve"> application</w:t>
      </w:r>
      <w:r w:rsidR="00427F10">
        <w:rPr>
          <w:color w:val="0D0D0D" w:themeColor="text1" w:themeTint="F2"/>
        </w:rPr>
        <w:t xml:space="preserve"> that enables</w:t>
      </w:r>
      <w:r w:rsidR="00FE7261" w:rsidRPr="00130EDC">
        <w:rPr>
          <w:color w:val="0D0D0D" w:themeColor="text1" w:themeTint="F2"/>
        </w:rPr>
        <w:t xml:space="preserve"> users </w:t>
      </w:r>
      <w:r w:rsidR="00427F10">
        <w:rPr>
          <w:color w:val="0D0D0D" w:themeColor="text1" w:themeTint="F2"/>
        </w:rPr>
        <w:t>to</w:t>
      </w:r>
      <w:r w:rsidR="00FE7261" w:rsidRPr="00130EDC">
        <w:rPr>
          <w:color w:val="0D0D0D" w:themeColor="text1" w:themeTint="F2"/>
        </w:rPr>
        <w:t xml:space="preserve"> vote in polls on trending issues. Elected officials can gauge public opinion to</w:t>
      </w:r>
      <w:r w:rsidR="00FE7261">
        <w:rPr>
          <w:color w:val="0D0D0D" w:themeColor="text1" w:themeTint="F2"/>
        </w:rPr>
        <w:t xml:space="preserve"> make</w:t>
      </w:r>
      <w:r w:rsidR="00FE7261" w:rsidRPr="00130EDC">
        <w:rPr>
          <w:color w:val="0D0D0D" w:themeColor="text1" w:themeTint="F2"/>
        </w:rPr>
        <w:t> inform</w:t>
      </w:r>
      <w:r w:rsidR="00FE7261">
        <w:rPr>
          <w:color w:val="0D0D0D" w:themeColor="text1" w:themeTint="F2"/>
        </w:rPr>
        <w:t>ed</w:t>
      </w:r>
      <w:r w:rsidR="00FE7261" w:rsidRPr="00130EDC">
        <w:rPr>
          <w:color w:val="0D0D0D" w:themeColor="text1" w:themeTint="F2"/>
        </w:rPr>
        <w:t xml:space="preserve"> decisions.</w:t>
      </w:r>
      <w:r w:rsidR="00FE7261" w:rsidRPr="00130EDC">
        <w:rPr>
          <w:color w:val="0D0D0D" w:themeColor="text1" w:themeTint="F2"/>
          <w:shd w:val="clear" w:color="auto" w:fill="FFFFFF"/>
        </w:rPr>
        <w:t xml:space="preserve"> Leaders can test new ideas to a targeted audience.</w:t>
      </w:r>
      <w:r w:rsidR="00FE7261">
        <w:rPr>
          <w:color w:val="0D0D0D" w:themeColor="text1" w:themeTint="F2"/>
          <w:shd w:val="clear" w:color="auto" w:fill="FFFFFF"/>
        </w:rPr>
        <w:t xml:space="preserve"> </w:t>
      </w:r>
      <w:r w:rsidR="00FE7261" w:rsidRPr="00130EDC">
        <w:rPr>
          <w:color w:val="0D0D0D" w:themeColor="text1" w:themeTint="F2"/>
          <w:shd w:val="clear" w:color="auto" w:fill="FFFFFF"/>
        </w:rPr>
        <w:t>It is source for local, state and national news. Track trending polls and issues in your community</w:t>
      </w:r>
      <w:r w:rsidR="00427F10">
        <w:rPr>
          <w:color w:val="0D0D0D" w:themeColor="text1" w:themeTint="F2"/>
          <w:shd w:val="clear" w:color="auto" w:fill="FFFFFF"/>
        </w:rPr>
        <w:t xml:space="preserve"> </w:t>
      </w:r>
      <w:r w:rsidR="00427F10">
        <w:rPr>
          <w:color w:val="0D0D0D" w:themeColor="text1" w:themeTint="F2"/>
          <w:shd w:val="clear" w:color="auto" w:fill="FFFFFF"/>
        </w:rPr>
        <w:fldChar w:fldCharType="begin"/>
      </w:r>
      <w:r w:rsidR="00427F10">
        <w:rPr>
          <w:color w:val="0D0D0D" w:themeColor="text1" w:themeTint="F2"/>
          <w:shd w:val="clear" w:color="auto" w:fill="FFFFFF"/>
        </w:rPr>
        <w:instrText xml:space="preserve"> ADDIN ZOTERO_ITEM CSL_CITATION {"citationID":"nW5IIUes","properties":{"formattedCitation":"(\\uc0\\u8220{}Polling and Data Analytics,\\uc0\\u8221{} 2016)","plainCitation":"(“Polling and Data Analytics,” 2016)","noteIndex":0},"citationItems":[{"id":73,"uris":["http://zotero.org/users/local/nR4R5TNp/items/43S5HVQJ"],"uri":["http://zotero.org/users/local/nR4R5TNp/items/43S5HVQJ"],"itemData":{"id":73,"type":"post-weblog","title":"Polling and Data Analytics","container-title":"icitizen","abstract":"icitizen is a polling tool that connects people to their elected officials and organizations to inform decisions that affect their community. Sign up today!","URL":"https://icitizen.com/how-it-works/","language":"en-US","issued":{"date-parts":[["2016",8,1]]},"accessed":{"date-parts":[["2018",8,31]]}}}],"schema":"https://github.com/citation-style-language/schema/raw/master/csl-citation.json"} </w:instrText>
      </w:r>
      <w:r w:rsidR="00427F10">
        <w:rPr>
          <w:color w:val="0D0D0D" w:themeColor="text1" w:themeTint="F2"/>
          <w:shd w:val="clear" w:color="auto" w:fill="FFFFFF"/>
        </w:rPr>
        <w:fldChar w:fldCharType="separate"/>
      </w:r>
      <w:r w:rsidR="00427F10" w:rsidRPr="00427F10">
        <w:rPr>
          <w:rFonts w:cs="Times New Roman"/>
          <w:szCs w:val="24"/>
        </w:rPr>
        <w:t>(“Polling and Data Analytics,” 2016)</w:t>
      </w:r>
      <w:r w:rsidR="00427F10">
        <w:rPr>
          <w:color w:val="0D0D0D" w:themeColor="text1" w:themeTint="F2"/>
          <w:shd w:val="clear" w:color="auto" w:fill="FFFFFF"/>
        </w:rPr>
        <w:fldChar w:fldCharType="end"/>
      </w:r>
      <w:r w:rsidR="00FE7261" w:rsidRPr="00130EDC">
        <w:rPr>
          <w:color w:val="0D0D0D" w:themeColor="text1" w:themeTint="F2"/>
          <w:shd w:val="clear" w:color="auto" w:fill="FFFFFF"/>
        </w:rPr>
        <w:t>.</w:t>
      </w:r>
    </w:p>
    <w:p w14:paraId="3951EBD9" w14:textId="77777777" w:rsidR="00AF679A" w:rsidRPr="00FA41DB" w:rsidRDefault="00AF679A" w:rsidP="00AF679A">
      <w:pPr>
        <w:keepNext/>
      </w:pPr>
      <w:r w:rsidRPr="00FA41DB">
        <w:rPr>
          <w:noProof/>
        </w:rPr>
        <w:drawing>
          <wp:inline distT="0" distB="0" distL="0" distR="0" wp14:anchorId="45DDD473" wp14:editId="6CC5BECE">
            <wp:extent cx="5729605" cy="2937164"/>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83140" cy="2964608"/>
                    </a:xfrm>
                    <a:prstGeom prst="rect">
                      <a:avLst/>
                    </a:prstGeom>
                  </pic:spPr>
                </pic:pic>
              </a:graphicData>
            </a:graphic>
          </wp:inline>
        </w:drawing>
      </w:r>
    </w:p>
    <w:p w14:paraId="16D1A758" w14:textId="21A69925" w:rsidR="00AF679A" w:rsidRDefault="00AF679A" w:rsidP="00AF679A">
      <w:pPr>
        <w:pStyle w:val="Heading4"/>
      </w:pPr>
      <w:bookmarkStart w:id="18" w:name="_Toc523419506"/>
      <w:r w:rsidRPr="00FA41DB">
        <w:t>Figure 2.</w:t>
      </w:r>
      <w:r w:rsidR="00B847DF">
        <w:rPr>
          <w:noProof/>
        </w:rPr>
        <w:t>1</w:t>
      </w:r>
      <w:r w:rsidRPr="00FA41DB">
        <w:rPr>
          <w:noProof/>
        </w:rPr>
        <w:t>:</w:t>
      </w:r>
      <w:r w:rsidRPr="00FA41DB">
        <w:t xml:space="preserve"> Citizen Interests</w:t>
      </w:r>
      <w:bookmarkEnd w:id="18"/>
    </w:p>
    <w:p w14:paraId="2889CFFF" w14:textId="77777777" w:rsidR="00B847DF" w:rsidRPr="00B847DF" w:rsidRDefault="00B847DF" w:rsidP="00B847DF"/>
    <w:p w14:paraId="5DA3F97E" w14:textId="36E7FCB8" w:rsidR="00FE7261" w:rsidRPr="00FE7261" w:rsidRDefault="00FE7261" w:rsidP="00E756CD">
      <w:pPr>
        <w:ind w:firstLine="720"/>
      </w:pPr>
      <w:r>
        <w:lastRenderedPageBreak/>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72740"/>
                    </a:xfrm>
                    <a:prstGeom prst="rect">
                      <a:avLst/>
                    </a:prstGeom>
                  </pic:spPr>
                </pic:pic>
              </a:graphicData>
            </a:graphic>
          </wp:inline>
        </w:drawing>
      </w:r>
    </w:p>
    <w:p w14:paraId="03069ED8" w14:textId="34BE2DD2" w:rsidR="00AF679A" w:rsidRPr="00FA41DB" w:rsidRDefault="00AF679A" w:rsidP="002D25F0">
      <w:pPr>
        <w:pStyle w:val="Heading4"/>
      </w:pPr>
      <w:bookmarkStart w:id="19" w:name="_Toc523419507"/>
      <w:r w:rsidRPr="00FA41DB">
        <w:t>Figure 2</w:t>
      </w:r>
      <w:r w:rsidR="00B847DF">
        <w:t>.</w:t>
      </w:r>
      <w:r w:rsidR="00B847DF">
        <w:rPr>
          <w:noProof/>
        </w:rPr>
        <w:t>2</w:t>
      </w:r>
      <w:r w:rsidRPr="00FA41DB">
        <w:rPr>
          <w:noProof/>
        </w:rPr>
        <w:t>:</w:t>
      </w:r>
      <w:r w:rsidRPr="00FA41DB">
        <w:t xml:space="preserve"> New Ideas</w:t>
      </w:r>
      <w:bookmarkEnd w:id="19"/>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90520"/>
                    </a:xfrm>
                    <a:prstGeom prst="rect">
                      <a:avLst/>
                    </a:prstGeom>
                  </pic:spPr>
                </pic:pic>
              </a:graphicData>
            </a:graphic>
          </wp:inline>
        </w:drawing>
      </w:r>
    </w:p>
    <w:p w14:paraId="54B0FB1E" w14:textId="72B0D959" w:rsidR="00AF679A" w:rsidRPr="00FA41DB" w:rsidRDefault="00AF679A" w:rsidP="00AF679A">
      <w:pPr>
        <w:pStyle w:val="Heading4"/>
      </w:pPr>
      <w:bookmarkStart w:id="20" w:name="_Toc523419508"/>
      <w:r w:rsidRPr="00FA41DB">
        <w:t>Figure 2.</w:t>
      </w:r>
      <w:r w:rsidR="00B847DF">
        <w:rPr>
          <w:noProof/>
        </w:rPr>
        <w:t>3</w:t>
      </w:r>
      <w:r w:rsidRPr="00FA41DB">
        <w:rPr>
          <w:noProof/>
        </w:rPr>
        <w:t>:</w:t>
      </w:r>
      <w:r w:rsidRPr="00FA41DB">
        <w:t xml:space="preserve"> Polls</w:t>
      </w:r>
      <w:bookmarkEnd w:id="20"/>
    </w:p>
    <w:p w14:paraId="28A4ADD8" w14:textId="2C031375" w:rsidR="00AF679A" w:rsidRPr="00FA41DB" w:rsidRDefault="00592657" w:rsidP="00AF679A">
      <w:r>
        <w:t>Checking polls. Here users can check polls of different subjects of interest.</w:t>
      </w:r>
    </w:p>
    <w:p w14:paraId="0F6E3AFF" w14:textId="63868B84" w:rsidR="00AF679A" w:rsidRDefault="00AF679A" w:rsidP="00E730F1">
      <w:pPr>
        <w:pStyle w:val="Heading3"/>
      </w:pPr>
      <w:bookmarkStart w:id="21" w:name="_Toc523419446"/>
      <w:r w:rsidRPr="00FA41DB">
        <w:lastRenderedPageBreak/>
        <w:t xml:space="preserve">2.3.2 </w:t>
      </w:r>
      <w:r w:rsidR="00BF385D" w:rsidRPr="00FA41DB">
        <w:t>PolitiFact</w:t>
      </w:r>
      <w:bookmarkEnd w:id="21"/>
    </w:p>
    <w:p w14:paraId="31460A3D" w14:textId="25314330" w:rsidR="00592657" w:rsidRPr="00FF623C" w:rsidRDefault="00592657" w:rsidP="00592657">
      <w:pPr>
        <w:rPr>
          <w:shd w:val="clear" w:color="auto" w:fill="FFFFFF"/>
        </w:rPr>
      </w:pPr>
      <w:r w:rsidRPr="00FF623C">
        <w:rPr>
          <w:shd w:val="clear" w:color="auto" w:fill="FFFFFF"/>
        </w:rPr>
        <w:t>PolitiFact is focused on looking at specific statements made by politicians and rating them for accuracy. PolitiFact is run by the editors and journalists who make up the PolitiFact team</w:t>
      </w:r>
      <w:r w:rsidR="00427F10">
        <w:rPr>
          <w:shd w:val="clear" w:color="auto" w:fill="FFFFFF"/>
        </w:rPr>
        <w:t xml:space="preserve"> </w:t>
      </w:r>
      <w:r w:rsidR="00427F10">
        <w:rPr>
          <w:shd w:val="clear" w:color="auto" w:fill="FFFFFF"/>
        </w:rPr>
        <w:fldChar w:fldCharType="begin"/>
      </w:r>
      <w:r w:rsidR="00427F10">
        <w:rPr>
          <w:shd w:val="clear" w:color="auto" w:fill="FFFFFF"/>
        </w:rPr>
        <w:instrText xml:space="preserve"> ADDIN ZOTERO_ITEM CSL_CITATION {"citationID":"pzes1KsM","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rPr>
          <w:shd w:val="clear" w:color="auto" w:fill="FFFFFF"/>
        </w:rPr>
        <w:fldChar w:fldCharType="separate"/>
      </w:r>
      <w:r w:rsidR="00427F10" w:rsidRPr="00427F10">
        <w:rPr>
          <w:rFonts w:cs="Times New Roman"/>
          <w:szCs w:val="24"/>
        </w:rPr>
        <w:t>(“Fact-checking U.S. politics,” 2005)</w:t>
      </w:r>
      <w:r w:rsidR="00427F10">
        <w:rPr>
          <w:shd w:val="clear" w:color="auto" w:fill="FFFFFF"/>
        </w:rPr>
        <w:fldChar w:fldCharType="end"/>
      </w:r>
      <w:r w:rsidRPr="00FF623C">
        <w:rPr>
          <w:shd w:val="clear" w:color="auto" w:fill="FFFFFF"/>
        </w:rPr>
        <w:t xml:space="preserve">. </w:t>
      </w:r>
    </w:p>
    <w:p w14:paraId="67039D86" w14:textId="5575A63E"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 The statement is partially accurate but 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rsidR="00427F10">
        <w:t xml:space="preserve"> </w:t>
      </w:r>
      <w:r w:rsidR="00427F10">
        <w:fldChar w:fldCharType="begin"/>
      </w:r>
      <w:r w:rsidR="00427F10">
        <w:instrText xml:space="preserve"> ADDIN ZOTERO_ITEM CSL_CITATION {"citationID":"X3hQdo30","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fldChar w:fldCharType="separate"/>
      </w:r>
      <w:r w:rsidR="00427F10" w:rsidRPr="00427F10">
        <w:rPr>
          <w:rFonts w:cs="Times New Roman"/>
          <w:szCs w:val="24"/>
        </w:rPr>
        <w:t>(“Fact-checking U.S. politics,” 2005)</w:t>
      </w:r>
      <w:r w:rsidR="00427F10">
        <w:fldChar w:fldCharType="end"/>
      </w:r>
      <w:r w:rsidRPr="00FF623C">
        <w:t>.</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15745"/>
                    </a:xfrm>
                    <a:prstGeom prst="rect">
                      <a:avLst/>
                    </a:prstGeom>
                  </pic:spPr>
                </pic:pic>
              </a:graphicData>
            </a:graphic>
          </wp:inline>
        </w:drawing>
      </w:r>
    </w:p>
    <w:p w14:paraId="2AEF9A8B" w14:textId="38BDAA80" w:rsidR="00AF679A" w:rsidRDefault="00AF679A" w:rsidP="00AF679A">
      <w:pPr>
        <w:pStyle w:val="Heading4"/>
      </w:pPr>
      <w:bookmarkStart w:id="22" w:name="_Toc523419511"/>
      <w:r w:rsidRPr="00FA41DB">
        <w:t>Figure 2.</w:t>
      </w:r>
      <w:r w:rsidR="00B847DF">
        <w:rPr>
          <w:noProof/>
        </w:rPr>
        <w:t>4</w:t>
      </w:r>
      <w:r w:rsidRPr="00FA41DB">
        <w:rPr>
          <w:noProof/>
        </w:rPr>
        <w:t>:</w:t>
      </w:r>
      <w:r w:rsidRPr="00FA41DB">
        <w:t xml:space="preserve"> Popular leaders</w:t>
      </w:r>
      <w:bookmarkEnd w:id="22"/>
    </w:p>
    <w:p w14:paraId="04AB5C47" w14:textId="4CF91040" w:rsidR="00592657" w:rsidRPr="00592657" w:rsidRDefault="00931A2A" w:rsidP="00931A2A">
      <w:pPr>
        <w:ind w:firstLine="720"/>
      </w:pPr>
      <w:r>
        <w:t>There are only a few leaders which this application focuses on. These are the popular leaders in the area.</w:t>
      </w:r>
    </w:p>
    <w:p w14:paraId="791A2F11" w14:textId="77777777" w:rsidR="00AF679A" w:rsidRPr="00FA41DB" w:rsidRDefault="00AF679A" w:rsidP="00AF679A">
      <w:pPr>
        <w:keepNext/>
      </w:pPr>
      <w:r w:rsidRPr="00FA41DB">
        <w:rPr>
          <w:noProof/>
        </w:rPr>
        <w:lastRenderedPageBreak/>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957070"/>
                    </a:xfrm>
                    <a:prstGeom prst="rect">
                      <a:avLst/>
                    </a:prstGeom>
                  </pic:spPr>
                </pic:pic>
              </a:graphicData>
            </a:graphic>
          </wp:inline>
        </w:drawing>
      </w:r>
    </w:p>
    <w:p w14:paraId="3D8DB348" w14:textId="5FAF37A9" w:rsidR="00AF679A" w:rsidRDefault="00AF679A" w:rsidP="002D25F0">
      <w:pPr>
        <w:pStyle w:val="Heading4"/>
      </w:pPr>
      <w:bookmarkStart w:id="23" w:name="_Toc523419513"/>
      <w:r w:rsidRPr="00FA41DB">
        <w:t>Figure 2</w:t>
      </w:r>
      <w:r w:rsidR="00BF385D" w:rsidRPr="00FA41DB">
        <w:t>.</w:t>
      </w:r>
      <w:r w:rsidR="00B847DF">
        <w:rPr>
          <w:noProof/>
        </w:rPr>
        <w:t>5</w:t>
      </w:r>
      <w:r w:rsidR="00BF385D" w:rsidRPr="00FA41DB">
        <w:rPr>
          <w:noProof/>
        </w:rPr>
        <w:t>:</w:t>
      </w:r>
      <w:r w:rsidRPr="00FA41DB">
        <w:t xml:space="preserve"> </w:t>
      </w:r>
      <w:r w:rsidR="00BF385D" w:rsidRPr="00FA41DB">
        <w:t>Politician Rankings</w:t>
      </w:r>
      <w:bookmarkEnd w:id="23"/>
    </w:p>
    <w:p w14:paraId="4FE99324" w14:textId="15B15BE1" w:rsidR="00931A2A" w:rsidRPr="00FA41DB" w:rsidRDefault="00931A2A" w:rsidP="00B847DF">
      <w:pPr>
        <w:ind w:firstLine="720"/>
      </w:pPr>
      <w:r>
        <w:t>Promises the leaders stated. The site keeps track of what the leaders have promised their citizens. This helps politicians keep their promises since they know it might be used against them.</w:t>
      </w:r>
    </w:p>
    <w:p w14:paraId="57AE5B8D" w14:textId="70166866" w:rsidR="00AF679A" w:rsidRDefault="00AF679A" w:rsidP="00E730F1">
      <w:pPr>
        <w:pStyle w:val="Heading3"/>
      </w:pPr>
      <w:bookmarkStart w:id="24" w:name="_Toc523419447"/>
      <w:r w:rsidRPr="00FA41DB">
        <w:t xml:space="preserve">2.3.3 </w:t>
      </w:r>
      <w:r w:rsidR="00931A2A" w:rsidRPr="00931A2A">
        <w:t>African Politics</w:t>
      </w:r>
      <w:r w:rsidR="00801A27">
        <w:t xml:space="preserve"> and</w:t>
      </w:r>
      <w:r w:rsidR="00931A2A" w:rsidRPr="00931A2A">
        <w:t xml:space="preserve"> Policy</w:t>
      </w:r>
      <w:r w:rsidR="00931A2A">
        <w:t xml:space="preserve"> (APP)</w:t>
      </w:r>
      <w:bookmarkEnd w:id="24"/>
    </w:p>
    <w:p w14:paraId="6D554033" w14:textId="1E78B70E" w:rsidR="00931A2A" w:rsidRPr="00931A2A" w:rsidRDefault="00931A2A" w:rsidP="00427F10">
      <w:pPr>
        <w:ind w:firstLine="720"/>
      </w:pPr>
      <w:r>
        <w:t>This website displays latest political stories happening in Africa. Keeps Africans informed about what is going on</w:t>
      </w:r>
      <w:r w:rsidR="00427F10">
        <w:t xml:space="preserve"> </w:t>
      </w:r>
      <w:r w:rsidR="00427F10" w:rsidRPr="00427F10">
        <w:fldChar w:fldCharType="begin"/>
      </w:r>
      <w:r w:rsidR="00427F10" w:rsidRPr="00427F10">
        <w:instrText xml:space="preserve"> ADDIN ZOTERO_ITEM CSL_CITATION {"citationID":"e5TpKgfV","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rsidRPr="00427F10">
        <w:fldChar w:fldCharType="separate"/>
      </w:r>
      <w:r w:rsidR="00427F10" w:rsidRPr="00427F10">
        <w:t>(“African Politics and Policy Newsletter,” 2010)</w:t>
      </w:r>
      <w:r w:rsidR="00427F10" w:rsidRPr="00427F10">
        <w:fldChar w:fldCharType="end"/>
      </w:r>
      <w:r>
        <w:t>.</w:t>
      </w:r>
      <w:r w:rsidR="00427F10">
        <w:t xml:space="preserve"> In its description, it is described as an online journal.</w:t>
      </w:r>
    </w:p>
    <w:p w14:paraId="7B920D62" w14:textId="65127546"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15640"/>
                    </a:xfrm>
                    <a:prstGeom prst="rect">
                      <a:avLst/>
                    </a:prstGeom>
                  </pic:spPr>
                </pic:pic>
              </a:graphicData>
            </a:graphic>
          </wp:inline>
        </w:drawing>
      </w:r>
    </w:p>
    <w:p w14:paraId="161098E3" w14:textId="48D3598F" w:rsidR="00AF679A" w:rsidRPr="00FA41DB" w:rsidRDefault="00AF679A" w:rsidP="002D25F0">
      <w:pPr>
        <w:pStyle w:val="Heading4"/>
      </w:pPr>
      <w:bookmarkStart w:id="25" w:name="_Toc523419514"/>
      <w:r w:rsidRPr="00FA41DB">
        <w:t>Figure 2</w:t>
      </w:r>
      <w:r w:rsidR="00BF385D" w:rsidRPr="00FA41DB">
        <w:t>.</w:t>
      </w:r>
      <w:r w:rsidR="00B847DF">
        <w:t>6</w:t>
      </w:r>
      <w:r w:rsidR="00BF385D" w:rsidRPr="00FA41DB">
        <w:t>:</w:t>
      </w:r>
      <w:r w:rsidRPr="00FA41DB">
        <w:t xml:space="preserve"> </w:t>
      </w:r>
      <w:r w:rsidR="00BF385D" w:rsidRPr="00FA41DB">
        <w:t xml:space="preserve">APP </w:t>
      </w:r>
      <w:r w:rsidRPr="00FA41DB">
        <w:t>Home</w:t>
      </w:r>
      <w:bookmarkEnd w:id="25"/>
    </w:p>
    <w:p w14:paraId="51EC2570" w14:textId="77777777" w:rsidR="002D25F0" w:rsidRPr="00FA41DB" w:rsidRDefault="002D25F0" w:rsidP="002D25F0"/>
    <w:p w14:paraId="15C5F63D" w14:textId="1DCCD163" w:rsidR="00AF679A" w:rsidRPr="00FA41DB" w:rsidRDefault="00801A27" w:rsidP="00AF679A">
      <w:pPr>
        <w:keepNext/>
      </w:pPr>
      <w:r>
        <w:rPr>
          <w:noProof/>
        </w:rPr>
        <w:lastRenderedPageBreak/>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763520"/>
                    </a:xfrm>
                    <a:prstGeom prst="rect">
                      <a:avLst/>
                    </a:prstGeom>
                  </pic:spPr>
                </pic:pic>
              </a:graphicData>
            </a:graphic>
          </wp:inline>
        </w:drawing>
      </w:r>
    </w:p>
    <w:p w14:paraId="6684375B" w14:textId="007DDB02" w:rsidR="00AF679A" w:rsidRPr="00FA41DB" w:rsidRDefault="00AF679A" w:rsidP="00BF385D">
      <w:pPr>
        <w:pStyle w:val="Heading4"/>
      </w:pPr>
      <w:bookmarkStart w:id="26" w:name="_Toc523419515"/>
      <w:r w:rsidRPr="00FA41DB">
        <w:t>Figure 2</w:t>
      </w:r>
      <w:r w:rsidR="00BF385D" w:rsidRPr="00FA41DB">
        <w:t>.</w:t>
      </w:r>
      <w:r w:rsidR="00B847DF">
        <w:t>7</w:t>
      </w:r>
      <w:r w:rsidR="00BF385D" w:rsidRPr="00FA41DB">
        <w:t xml:space="preserve">: </w:t>
      </w:r>
      <w:r w:rsidR="00801A27">
        <w:t>African Politics and Policy</w:t>
      </w:r>
      <w:bookmarkEnd w:id="26"/>
      <w:r w:rsidR="00427F10">
        <w:fldChar w:fldCharType="begin"/>
      </w:r>
      <w:r w:rsidR="00427F10">
        <w:instrText xml:space="preserve"> ADDIN ZOTERO_ITEM CSL_CITATION {"citationID":"3375JmeG","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fldChar w:fldCharType="separate"/>
      </w:r>
      <w:r w:rsidR="00427F10" w:rsidRPr="00427F10">
        <w:rPr>
          <w:rFonts w:cs="Times New Roman"/>
          <w:szCs w:val="24"/>
        </w:rPr>
        <w:t>(“African Politics and Policy Newsletter,” 2010)</w:t>
      </w:r>
      <w:r w:rsidR="00427F10">
        <w:fldChar w:fldCharType="end"/>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27" w:name="_Toc523419448"/>
      <w:r w:rsidRPr="00FA41DB">
        <w:t>2.4 Gaps in Existing System</w:t>
      </w:r>
      <w:bookmarkEnd w:id="27"/>
    </w:p>
    <w:p w14:paraId="2949BFDF" w14:textId="7461B107" w:rsidR="00C827A9" w:rsidRPr="00FA41DB" w:rsidRDefault="00801A27" w:rsidP="00433D60">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r w:rsidR="00C827A9" w:rsidRPr="00FA41DB">
        <w:br w:type="page"/>
      </w:r>
    </w:p>
    <w:p w14:paraId="0BC32A22" w14:textId="5934007D" w:rsidR="00001AA9" w:rsidRPr="00FA41DB" w:rsidRDefault="00C827A9" w:rsidP="00E730F1">
      <w:pPr>
        <w:pStyle w:val="Heading1"/>
      </w:pPr>
      <w:bookmarkStart w:id="28" w:name="_Toc523419449"/>
      <w:r w:rsidRPr="00FA41DB">
        <w:lastRenderedPageBreak/>
        <w:t>Chapter 3: Methodology</w:t>
      </w:r>
      <w:bookmarkEnd w:id="28"/>
    </w:p>
    <w:p w14:paraId="1B9161BA" w14:textId="0628EF07" w:rsidR="00C827A9" w:rsidRPr="00FA41DB" w:rsidRDefault="00C827A9" w:rsidP="00E730F1">
      <w:pPr>
        <w:pStyle w:val="Heading2"/>
      </w:pPr>
      <w:bookmarkStart w:id="29" w:name="_Toc523419450"/>
      <w:r w:rsidRPr="00FA41DB">
        <w:t xml:space="preserve">3.1 </w:t>
      </w:r>
      <w:r w:rsidR="008973F1" w:rsidRPr="00FA41DB">
        <w:t>Introduction</w:t>
      </w:r>
      <w:bookmarkEnd w:id="29"/>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0" w:name="_Toc523419451"/>
      <w:r w:rsidRPr="00FA41DB">
        <w:t>3.2 System Development Methodology</w:t>
      </w:r>
      <w:bookmarkEnd w:id="30"/>
    </w:p>
    <w:p w14:paraId="2DC57BA2" w14:textId="3E930CF8"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6D70FC">
        <w:instrText xml:space="preserve"> ADDIN ZOTERO_ITEM CSL_CITATION {"citationID":"A7fIkKzl","properties":{"custom":"(\\uc0\\u8220{}Software Development Methodologies,\\uc0\\u8221{} 2016)","formattedCitation":"(\\uc0\\u8220{}Software Development Methodologies,\\uc0\\u8221{} 2016)","plainCitation":"(“Software Development Methodologies,” 2016)","noteIndex":0},"citationItems":[{"id":16,"uris":["http://zotero.org/users/local/nR4R5TNp/items/DESV2H2Z"],"uri":["http://zotero.org/users/local/nR4R5TNp/items/DESV2H2Z"],"itemData":{"id":16,"type":"webpage","title":"Software Development Methodologies","URL":"http://www.itinfo.am/eng/software-development-methodologies/","accessed":{"date-parts":[["2018",8,26]]}}}],"schema":"https://github.com/citation-style-language/schema/raw/master/csl-citation.json"} </w:instrText>
      </w:r>
      <w:r w:rsidR="00A445C3" w:rsidRPr="00FA41DB">
        <w:fldChar w:fldCharType="separate"/>
      </w:r>
      <w:r w:rsidR="006D70FC" w:rsidRPr="006D70FC">
        <w:rPr>
          <w:rFonts w:cs="Times New Roman"/>
          <w:szCs w:val="24"/>
        </w:rPr>
        <w:t>(“Software Development Methodologies,” 2016)</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4599EDDF" w14:textId="77777777" w:rsidR="006D70FC" w:rsidRDefault="00A445C3" w:rsidP="008B315A">
      <w:pPr>
        <w:ind w:firstLine="720"/>
        <w:rPr>
          <w:noProof/>
        </w:rPr>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r w:rsidR="006D70FC" w:rsidRPr="006D70FC">
        <w:rPr>
          <w:noProof/>
        </w:rPr>
        <w:t xml:space="preserve"> </w:t>
      </w:r>
    </w:p>
    <w:p w14:paraId="09AE566D" w14:textId="10056BA6" w:rsidR="006D70FC" w:rsidRDefault="006D70FC" w:rsidP="008B315A">
      <w:pPr>
        <w:ind w:firstLine="720"/>
      </w:pPr>
      <w:r w:rsidRPr="00FA41DB">
        <w:rPr>
          <w:noProof/>
        </w:rPr>
        <w:lastRenderedPageBreak/>
        <w:drawing>
          <wp:anchor distT="0" distB="0" distL="114300" distR="114300" simplePos="0" relativeHeight="251678720" behindDoc="0" locked="0" layoutInCell="1" allowOverlap="1" wp14:anchorId="63271389" wp14:editId="7E877B72">
            <wp:simplePos x="1376979" y="451821"/>
            <wp:positionH relativeFrom="column">
              <wp:align>left</wp:align>
            </wp:positionH>
            <wp:positionV relativeFrom="paragraph">
              <wp:align>top</wp:align>
            </wp:positionV>
            <wp:extent cx="4497572" cy="37960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97572" cy="3796030"/>
                    </a:xfrm>
                    <a:prstGeom prst="rect">
                      <a:avLst/>
                    </a:prstGeom>
                  </pic:spPr>
                </pic:pic>
              </a:graphicData>
            </a:graphic>
          </wp:anchor>
        </w:drawing>
      </w:r>
    </w:p>
    <w:p w14:paraId="7841B1B6" w14:textId="77777777" w:rsidR="006D70FC" w:rsidRPr="006D70FC" w:rsidRDefault="006D70FC" w:rsidP="006D70FC"/>
    <w:p w14:paraId="6AF85E36" w14:textId="77777777" w:rsidR="006D70FC" w:rsidRPr="006D70FC" w:rsidRDefault="006D70FC" w:rsidP="006D70FC"/>
    <w:p w14:paraId="0AD08AB4" w14:textId="77777777" w:rsidR="006D70FC" w:rsidRPr="006D70FC" w:rsidRDefault="006D70FC" w:rsidP="006D70FC"/>
    <w:p w14:paraId="4764794F" w14:textId="77777777" w:rsidR="006D70FC" w:rsidRPr="006D70FC" w:rsidRDefault="006D70FC" w:rsidP="006D70FC"/>
    <w:p w14:paraId="2096A39E" w14:textId="77777777" w:rsidR="006D70FC" w:rsidRPr="006D70FC" w:rsidRDefault="006D70FC" w:rsidP="006D70FC"/>
    <w:p w14:paraId="47703BFA" w14:textId="77777777" w:rsidR="006D70FC" w:rsidRPr="006D70FC" w:rsidRDefault="006D70FC" w:rsidP="006D70FC"/>
    <w:p w14:paraId="6D873638" w14:textId="77777777" w:rsidR="006D70FC" w:rsidRPr="006D70FC" w:rsidRDefault="006D70FC" w:rsidP="006D70FC"/>
    <w:p w14:paraId="35F83DF5" w14:textId="77777777" w:rsidR="006D70FC" w:rsidRPr="006D70FC" w:rsidRDefault="006D70FC" w:rsidP="006D70FC"/>
    <w:p w14:paraId="3AFF7075" w14:textId="0F6DBF8A" w:rsidR="006D70FC" w:rsidRDefault="006D70FC" w:rsidP="008B315A">
      <w:pPr>
        <w:ind w:firstLine="720"/>
      </w:pPr>
    </w:p>
    <w:p w14:paraId="3AEC17A2" w14:textId="77777777" w:rsidR="006D70FC" w:rsidRDefault="006D70FC" w:rsidP="008B315A">
      <w:pPr>
        <w:ind w:firstLine="720"/>
      </w:pPr>
    </w:p>
    <w:p w14:paraId="34D3DA6E" w14:textId="77777777" w:rsidR="006D70FC" w:rsidRDefault="006D70FC" w:rsidP="008B315A">
      <w:pPr>
        <w:ind w:firstLine="720"/>
      </w:pPr>
    </w:p>
    <w:p w14:paraId="0059DB51" w14:textId="03E4BD31" w:rsidR="008B315A" w:rsidRPr="006D70FC" w:rsidRDefault="006D70FC" w:rsidP="006D70FC">
      <w:pPr>
        <w:pStyle w:val="Heading4"/>
        <w:jc w:val="left"/>
      </w:pPr>
      <w:bookmarkStart w:id="31" w:name="_Toc523419516"/>
      <w:r w:rsidRPr="006D70FC">
        <w:t>Figure 3.1: Steps in Prototyping methodology</w:t>
      </w:r>
      <w:r>
        <w:t xml:space="preserve"> </w:t>
      </w:r>
      <w:r>
        <w:fldChar w:fldCharType="begin"/>
      </w:r>
      <w:r>
        <w:instrText xml:space="preserve"> ADDIN ZOTERO_ITEM CSL_CITATION {"citationID":"i1nTPdFp","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fldChar w:fldCharType="separate"/>
      </w:r>
      <w:r w:rsidRPr="006D70FC">
        <w:rPr>
          <w:rFonts w:cs="Times New Roman"/>
        </w:rPr>
        <w:t>(Naumann &amp; Jenkins, 1982)</w:t>
      </w:r>
      <w:r>
        <w:fldChar w:fldCharType="end"/>
      </w:r>
      <w:r w:rsidRPr="006D70FC">
        <w:t>.</w:t>
      </w:r>
      <w:bookmarkEnd w:id="31"/>
      <w:r>
        <w:br w:type="textWrapping" w:clear="all"/>
      </w:r>
    </w:p>
    <w:p w14:paraId="10F1FB75" w14:textId="3D6BC6D5" w:rsidR="0060540A" w:rsidRPr="00FA41DB" w:rsidRDefault="0060540A" w:rsidP="00E730F1">
      <w:pPr>
        <w:pStyle w:val="Heading3"/>
      </w:pPr>
      <w:bookmarkStart w:id="32" w:name="_Toc523419452"/>
      <w:r w:rsidRPr="00FA41DB">
        <w:t>3.2.1 Requirements gathering and analysis:</w:t>
      </w:r>
      <w:bookmarkEnd w:id="32"/>
    </w:p>
    <w:p w14:paraId="37DB0675" w14:textId="119D6EF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for the Citizen – Politician Website as described on the System Objectives. These w</w:t>
      </w:r>
      <w:r w:rsidR="006D70FC">
        <w:t>ere</w:t>
      </w:r>
      <w:r w:rsidR="00D50251" w:rsidRPr="00FA41DB">
        <w:t xml:space="preserv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3" w:name="_Toc523419453"/>
      <w:r w:rsidRPr="00FA41DB">
        <w:t>3.2.2 Quick design:</w:t>
      </w:r>
      <w:bookmarkEnd w:id="33"/>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4" w:name="_Toc523419454"/>
      <w:r w:rsidRPr="00FA41DB">
        <w:t>3.2.3 Build prototype:</w:t>
      </w:r>
      <w:bookmarkEnd w:id="34"/>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5" w:name="_Toc523419455"/>
      <w:r w:rsidRPr="00FA41DB">
        <w:lastRenderedPageBreak/>
        <w:t>3.2.4 User evaluation:</w:t>
      </w:r>
      <w:bookmarkEnd w:id="35"/>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36" w:name="_Toc523419456"/>
      <w:r w:rsidRPr="00FA41DB">
        <w:t>3.2.5 Refining prototype:</w:t>
      </w:r>
      <w:bookmarkEnd w:id="36"/>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37" w:name="_Toc523419457"/>
      <w:r w:rsidRPr="00FA41DB">
        <w:t>3.2.6 Engineer product:</w:t>
      </w:r>
      <w:bookmarkEnd w:id="37"/>
    </w:p>
    <w:p w14:paraId="2EFE419D" w14:textId="2FF0FE4D" w:rsidR="0060540A" w:rsidRPr="00FA41DB" w:rsidRDefault="0060540A" w:rsidP="00815680">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5DE86886" w14:textId="77777777" w:rsidR="00001AA9" w:rsidRPr="00FA41DB" w:rsidRDefault="00001AA9" w:rsidP="00815680"/>
    <w:p w14:paraId="33267D6B" w14:textId="57656C88" w:rsidR="008973F1" w:rsidRPr="00FA41DB" w:rsidRDefault="008973F1" w:rsidP="00E730F1">
      <w:pPr>
        <w:pStyle w:val="Heading2"/>
      </w:pPr>
      <w:bookmarkStart w:id="38" w:name="_Toc523419458"/>
      <w:r w:rsidRPr="00FA41DB">
        <w:t>3.3 System Analysis</w:t>
      </w:r>
      <w:bookmarkEnd w:id="38"/>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39" w:name="_Toc523419459"/>
      <w:r w:rsidRPr="00FA41DB">
        <w:t>3.3.1 Functional Requirements.</w:t>
      </w:r>
      <w:bookmarkEnd w:id="39"/>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31EDFB75" w:rsidR="006B5FEC" w:rsidRPr="00FA41DB" w:rsidRDefault="002D25F0" w:rsidP="002D25F0">
      <w:pPr>
        <w:ind w:firstLine="720"/>
        <w:rPr>
          <w:bCs/>
        </w:rPr>
      </w:pPr>
      <w:r w:rsidRPr="00FA41DB">
        <w:rPr>
          <w:bCs/>
        </w:rPr>
        <w:t>T</w:t>
      </w:r>
      <w:r w:rsidR="006B5FEC" w:rsidRPr="00FA41DB">
        <w:rPr>
          <w:bCs/>
        </w:rPr>
        <w:t>he Citizen-Politician Website will enable its users</w:t>
      </w:r>
      <w:r w:rsidR="00545006">
        <w:rPr>
          <w:bCs/>
        </w:rPr>
        <w:t>, citizens and politicians</w:t>
      </w:r>
      <w:r w:rsidR="006B5FEC" w:rsidRPr="00FA41DB">
        <w:rPr>
          <w:bCs/>
        </w:rPr>
        <w:t xml:space="preserve">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C1193B">
        <w:rPr>
          <w:bCs/>
        </w:rPr>
        <w:t>T</w:t>
      </w:r>
      <w:r w:rsidR="008925F2" w:rsidRPr="00FA41DB">
        <w:rPr>
          <w:bCs/>
        </w:rPr>
        <w:t>he system will</w:t>
      </w:r>
      <w:r w:rsidR="00C1193B">
        <w:rPr>
          <w:bCs/>
        </w:rPr>
        <w:t xml:space="preserve"> also</w:t>
      </w:r>
      <w:r w:rsidR="008925F2" w:rsidRPr="00FA41DB">
        <w:rPr>
          <w:bCs/>
        </w:rPr>
        <w:t xml:space="preserve"> be able to show recently posted </w:t>
      </w:r>
      <w:r w:rsidR="008925F2" w:rsidRPr="00FA41DB">
        <w:rPr>
          <w:bCs/>
        </w:rPr>
        <w:lastRenderedPageBreak/>
        <w:t>stories, politician information and own account information.</w:t>
      </w:r>
      <w:r w:rsidR="00C1193B">
        <w:rPr>
          <w:bCs/>
        </w:rPr>
        <w:t xml:space="preserve"> Politicians will have an added functionality to their accounts where they will be able to post their manifestos, participation in the next elections and post their personal, educational and political backgrounds. Finally, administrators will be able to verify accounts, verify posts by other users, update functions of various politicians</w:t>
      </w:r>
      <w:r w:rsidR="000027DB">
        <w:rPr>
          <w:bCs/>
        </w:rPr>
        <w:t>, update date of next elections and reply to bugs posted by other users.</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0" w:name="_Toc523419460"/>
      <w:r w:rsidRPr="00FA41DB">
        <w:t>3.3.2 Non-Functional Requirements</w:t>
      </w:r>
      <w:bookmarkEnd w:id="40"/>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1" w:name="_Toc523419461"/>
      <w:r w:rsidRPr="00FA41DB">
        <w:t>3.3.3 System Narrative</w:t>
      </w:r>
      <w:bookmarkEnd w:id="41"/>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lastRenderedPageBreak/>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1F99F405" w:rsidR="006D702E" w:rsidRDefault="00AF5019" w:rsidP="006D702E">
      <w:pPr>
        <w:ind w:firstLine="720"/>
      </w:pPr>
      <w:r w:rsidRPr="00FA41DB">
        <w:t>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w:t>
      </w:r>
    </w:p>
    <w:p w14:paraId="70331890" w14:textId="08C21178" w:rsidR="000027DB" w:rsidRPr="00FA41DB" w:rsidRDefault="000027DB" w:rsidP="006D702E">
      <w:pPr>
        <w:ind w:firstLine="720"/>
      </w:pPr>
      <w:r>
        <w:t>The politician’s module will have the same interface as the citizen’s module only with a few major changes. Politicians will not be able to post comments, only achievements and critiques.</w:t>
      </w:r>
      <w:r w:rsidR="00116B33">
        <w:t xml:space="preserve"> They will also have a page that will guide them on how to post a manifesto. In their my profile page, politicians will also be able to specify if they will be participating in the next election and for what seat.</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2" w:name="_Toc523419462"/>
      <w:r w:rsidRPr="00FA41DB">
        <w:t>3.4 System Design</w:t>
      </w:r>
      <w:bookmarkEnd w:id="42"/>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3" w:name="_Toc523419463"/>
      <w:r w:rsidRPr="00FA41DB">
        <w:t xml:space="preserve">3.4.1 </w:t>
      </w:r>
      <w:r w:rsidR="002E59F5" w:rsidRPr="00FA41DB">
        <w:t>Use Case Diagram</w:t>
      </w:r>
      <w:bookmarkEnd w:id="43"/>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 xml:space="preserve">“Modelling variability by UML use case </w:t>
      </w:r>
      <w:r w:rsidR="002B216F" w:rsidRPr="00FA41DB">
        <w:rPr>
          <w:rFonts w:cs="Times New Roman"/>
          <w:szCs w:val="24"/>
        </w:rPr>
        <w:lastRenderedPageBreak/>
        <w:t>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1D8F954D" w:rsidR="00887117" w:rsidRPr="00FA41DB" w:rsidRDefault="00734921" w:rsidP="00887117">
      <w:r>
        <w:rPr>
          <w:noProof/>
        </w:rPr>
        <w:drawing>
          <wp:inline distT="0" distB="0" distL="0" distR="0" wp14:anchorId="285F6E7C" wp14:editId="62EA1729">
            <wp:extent cx="5731510" cy="4303059"/>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48214" cy="4315600"/>
                    </a:xfrm>
                    <a:prstGeom prst="rect">
                      <a:avLst/>
                    </a:prstGeom>
                  </pic:spPr>
                </pic:pic>
              </a:graphicData>
            </a:graphic>
          </wp:inline>
        </w:drawing>
      </w:r>
    </w:p>
    <w:p w14:paraId="3B920289" w14:textId="4C2149EA" w:rsidR="00E566F9" w:rsidRPr="00FA41DB" w:rsidRDefault="00E566F9" w:rsidP="00E566F9">
      <w:pPr>
        <w:pStyle w:val="Heading4"/>
      </w:pPr>
      <w:bookmarkStart w:id="44" w:name="_Toc523419517"/>
      <w:r w:rsidRPr="00FA41DB">
        <w:t>Figure 3.2: Use Case Diagram</w:t>
      </w:r>
      <w:bookmarkEnd w:id="44"/>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45" w:name="_Toc523419464"/>
      <w:r w:rsidRPr="00FA41DB">
        <w:t>3.4.2 Data Flow Diagram</w:t>
      </w:r>
      <w:r w:rsidR="00C13554" w:rsidRPr="00FA41DB">
        <w:t xml:space="preserve"> (DFD)</w:t>
      </w:r>
      <w:bookmarkEnd w:id="45"/>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12730708" w:rsidR="00AC2093" w:rsidRPr="00FA41DB" w:rsidRDefault="009F6511" w:rsidP="00887117">
      <w:r>
        <w:rPr>
          <w:noProof/>
        </w:rPr>
        <w:lastRenderedPageBreak/>
        <w:drawing>
          <wp:inline distT="0" distB="0" distL="0" distR="0" wp14:anchorId="61E182EA" wp14:editId="3EC43D6C">
            <wp:extent cx="6131560" cy="389426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65707" cy="3915955"/>
                    </a:xfrm>
                    <a:prstGeom prst="rect">
                      <a:avLst/>
                    </a:prstGeom>
                  </pic:spPr>
                </pic:pic>
              </a:graphicData>
            </a:graphic>
          </wp:inline>
        </w:drawing>
      </w:r>
    </w:p>
    <w:p w14:paraId="061D50FF" w14:textId="3488A4B5" w:rsidR="00B73D31" w:rsidRPr="00FA41DB" w:rsidRDefault="00B73D31" w:rsidP="00B73D31">
      <w:pPr>
        <w:pStyle w:val="Heading4"/>
      </w:pPr>
      <w:bookmarkStart w:id="46" w:name="_Toc523419518"/>
      <w:r w:rsidRPr="00FA41DB">
        <w:t>Figure 3.3: Data Flow Diagram</w:t>
      </w:r>
      <w:bookmarkEnd w:id="46"/>
    </w:p>
    <w:p w14:paraId="540CE00C" w14:textId="77777777" w:rsidR="00B73D31" w:rsidRPr="00FA41DB" w:rsidRDefault="00B73D31" w:rsidP="00887117"/>
    <w:p w14:paraId="314E9E82" w14:textId="4F6137B8" w:rsidR="002E59F5" w:rsidRPr="00FA41DB" w:rsidRDefault="002E59F5" w:rsidP="00E730F1">
      <w:pPr>
        <w:pStyle w:val="Heading3"/>
      </w:pPr>
      <w:bookmarkStart w:id="47" w:name="_Toc523419465"/>
      <w:r w:rsidRPr="00FA41DB">
        <w:t>3.4.3 Entity Relationship Diagram</w:t>
      </w:r>
      <w:r w:rsidR="00AC2093" w:rsidRPr="00FA41DB">
        <w:t xml:space="preserve"> (ERD)</w:t>
      </w:r>
      <w:bookmarkEnd w:id="47"/>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48" w:name="_Toc523419519"/>
      <w:r w:rsidRPr="00FA41DB">
        <w:t>Figure 3.4: Entity Relationship Diagram</w:t>
      </w:r>
      <w:bookmarkEnd w:id="48"/>
    </w:p>
    <w:p w14:paraId="05D32B15" w14:textId="77777777" w:rsidR="00F309B3" w:rsidRPr="00FA41DB" w:rsidRDefault="00F309B3" w:rsidP="00AC2093"/>
    <w:p w14:paraId="624F3D72" w14:textId="5AE8380B" w:rsidR="002E59F5" w:rsidRPr="00FA41DB" w:rsidRDefault="002E59F5" w:rsidP="00E730F1">
      <w:pPr>
        <w:pStyle w:val="Heading3"/>
      </w:pPr>
      <w:bookmarkStart w:id="49" w:name="_Toc523419466"/>
      <w:r w:rsidRPr="00FA41DB">
        <w:t>3.4.4 Database Schema</w:t>
      </w:r>
      <w:bookmarkEnd w:id="49"/>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0" w:name="_Toc523419497"/>
      <w:r w:rsidRPr="00FA41DB">
        <w:t>Table 3.1: Politician Political Profile</w:t>
      </w:r>
      <w:bookmarkEnd w:id="50"/>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1" w:name="_Toc523419498"/>
      <w:r w:rsidRPr="00FA41DB">
        <w:t>Table 3.2: Politician Achievements and Critiques.</w:t>
      </w:r>
      <w:bookmarkEnd w:id="51"/>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2" w:name="_Toc523419499"/>
      <w:r w:rsidRPr="00FA41DB">
        <w:t>Table 3.3: Politician Educational Background</w:t>
      </w:r>
      <w:bookmarkEnd w:id="52"/>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3" w:name="_Toc523419500"/>
      <w:r w:rsidRPr="00FA41DB">
        <w:t>Table 3.4: Bugs and Reports.</w:t>
      </w:r>
      <w:bookmarkEnd w:id="53"/>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4" w:name="_Toc523419501"/>
      <w:r>
        <w:t>Table</w:t>
      </w:r>
      <w:r w:rsidR="00F909CB" w:rsidRPr="00FA41DB">
        <w:t xml:space="preserve"> 3.5: Politician Comments.</w:t>
      </w:r>
      <w:bookmarkEnd w:id="54"/>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55" w:name="_Toc523419502"/>
      <w:r w:rsidRPr="00FA41DB">
        <w:t>Table 3.6: Politician Personal Profile.</w:t>
      </w:r>
      <w:bookmarkEnd w:id="55"/>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56" w:name="_Toc523419503"/>
      <w:r w:rsidRPr="00FA41DB">
        <w:t>Table 3.7: Admin Profiles.</w:t>
      </w:r>
      <w:bookmarkEnd w:id="56"/>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57" w:name="_Toc523419504"/>
      <w:r>
        <w:t>Table 3.8: Citizen Profiles.</w:t>
      </w:r>
      <w:bookmarkEnd w:id="57"/>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58" w:name="_Toc523419467"/>
      <w:r w:rsidRPr="00FA41DB">
        <w:t>3.5 System Development Tools and Techniques</w:t>
      </w:r>
      <w:bookmarkEnd w:id="58"/>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59" w:name="_Toc523419468"/>
      <w:r w:rsidRPr="00FA41DB">
        <w:t>3.5.1 Web Design Tools</w:t>
      </w:r>
      <w:bookmarkEnd w:id="59"/>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0" w:name="_Toc523419469"/>
      <w:r w:rsidRPr="00FA41DB">
        <w:t>3.5.2 Back End Development Tools</w:t>
      </w:r>
      <w:bookmarkEnd w:id="60"/>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1" w:name="_Toc523419470"/>
      <w:r w:rsidRPr="00FA41DB">
        <w:lastRenderedPageBreak/>
        <w:t>3.5.3 Database Tools</w:t>
      </w:r>
      <w:bookmarkEnd w:id="61"/>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2" w:name="_Toc523419471"/>
      <w:r w:rsidRPr="00FA41DB">
        <w:t>3.5.4 Software Tools</w:t>
      </w:r>
      <w:bookmarkEnd w:id="62"/>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63" w:name="_Toc523419472"/>
      <w:r w:rsidRPr="00FA41DB">
        <w:t>3.5.5 Online Resources</w:t>
      </w:r>
      <w:bookmarkEnd w:id="63"/>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4" w:name="_Toc523419473"/>
      <w:r w:rsidRPr="00E730F1">
        <w:t>3.6 Deliverables</w:t>
      </w:r>
      <w:bookmarkEnd w:id="64"/>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65" w:name="_Toc523419474"/>
      <w:r w:rsidRPr="00FA41DB">
        <w:t>3.6.1 Admin Module</w:t>
      </w:r>
      <w:bookmarkEnd w:id="65"/>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66" w:name="_Toc523419475"/>
      <w:r w:rsidRPr="00FA41DB">
        <w:t>3.6.2 Politician’s Module</w:t>
      </w:r>
      <w:bookmarkEnd w:id="66"/>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67" w:name="_Toc523419476"/>
      <w:r w:rsidRPr="00E730F1">
        <w:t>3.6.3 Citizen’s Module</w:t>
      </w:r>
      <w:bookmarkEnd w:id="67"/>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68" w:name="_Toc523419477"/>
      <w:r w:rsidRPr="00FA41DB">
        <w:lastRenderedPageBreak/>
        <w:t>References</w:t>
      </w:r>
      <w:bookmarkEnd w:id="68"/>
    </w:p>
    <w:p w14:paraId="533A8C9D" w14:textId="77777777" w:rsidR="009C29B0" w:rsidRPr="009C29B0" w:rsidRDefault="00027376" w:rsidP="009C29B0">
      <w:pPr>
        <w:pStyle w:val="Bibliography"/>
        <w:rPr>
          <w:rFonts w:cs="Times New Roman"/>
          <w:szCs w:val="24"/>
        </w:rPr>
      </w:pPr>
      <w:r w:rsidRPr="00FA41DB">
        <w:fldChar w:fldCharType="begin"/>
      </w:r>
      <w:r w:rsidR="009C29B0">
        <w:instrText xml:space="preserve"> ADDIN ZOTERO_BIBL {"uncited":[],"omitted":[["http://zotero.org/users/local/nR4R5TNp/items/YZI23PTK"]],"custom":[[["http://zotero.org/users/local/nR4R5TNp/items/DESV2H2Z"],"Software Development Methodologies. (2016). Retrieved August 26, 2018, from http://www.itinfo.am/eng/software-development-methodologies/"],[["http://zotero.org/users/local/nR4R5TNp/items/EX32PI2Y"],"Shafer, L., Press, Y., Scott, V., &amp; Bieman, J. M. (1996). McConnell, Steve. Rapid Development. Redmond WA: Microsoft Press. 1996., 2."],[["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2016). Retrieved August 26, 2018, from http://scholar.googleusercontent.com/scholar?q=cache:gafd3pLXkDEJ:scholar.google.com/+use+case+diagram+definition&amp;hl=en&amp;as_sdt=0,5"],[["http://zotero.org/users/local/nR4R5TNp/items/AMX9GRS9"],"Rossi, B. (2007). Entity Relationship Diagram, 16."],[["http://zotero.org/users/local/nR4R5TNp/items/ASC33448"],"What is a Database Schema? (2016, May 9). Retrieved August 27, 2018, from https://www.lucidchart.com/pages/database-diagram/database-schema"],[["http://zotero.org/users/local/nR4R5TNp/items/FPP8TH7K"],"{\\i{}Joho: Look where my D- grade brought me \\uc0\\u8212{} VIDEO}. (2017). Retrieved from https://www.nation.co.ke/news/Hassan-Joho-woes-KCSE-grade/1056-3867864-rqxbre/index.html"],[["http://zotero.org/users/local/nR4R5TNp/items/YZI23PTK"],"Kamau, M. (2018). Governor Waiguru to sue IPSOS for ranking her second most corrupt. Retrieved August 28, 2018, from https://www.standardmedia.co.ke/article/2001292970/governor-waiguru-to-sue-ipsos-for-ranking-her-second-most-corrupt"],[["http://zotero.org/users/local/nR4R5TNp/items/8X2W36DB"],"Fact-checking U.S. politics. (2005). Retrieved August 31, 2018, from /truth-o-meter/"],[["http://zotero.org/users/local/nR4R5TNp/items/L6ACSG9H"],"African Politics and Policy Newsletter. (2010). Retrieved August 31, 2018, from http://www.africanpoliticsandpolicy.com/?page_id=10"]]} CSL_BIBLIOGRAPHY </w:instrText>
      </w:r>
      <w:r w:rsidRPr="00FA41DB">
        <w:fldChar w:fldCharType="separate"/>
      </w:r>
      <w:bookmarkStart w:id="69" w:name="_GoBack"/>
      <w:bookmarkEnd w:id="69"/>
      <w:r w:rsidR="009C29B0" w:rsidRPr="009C29B0">
        <w:rPr>
          <w:rFonts w:cs="Times New Roman"/>
          <w:szCs w:val="24"/>
        </w:rPr>
        <w:t>African Politics and Policy Newsletter. (2010). Retrieved August 31, 2018, from http://www.africanpoliticsandpolicy.com/?page_id=10</w:t>
      </w:r>
    </w:p>
    <w:p w14:paraId="083143B3" w14:textId="77777777" w:rsidR="009C29B0" w:rsidRPr="009C29B0" w:rsidRDefault="009C29B0" w:rsidP="009C29B0">
      <w:pPr>
        <w:pStyle w:val="Bibliography"/>
        <w:rPr>
          <w:rFonts w:cs="Times New Roman"/>
          <w:szCs w:val="24"/>
        </w:rPr>
      </w:pPr>
      <w:r w:rsidRPr="009C29B0">
        <w:rPr>
          <w:rFonts w:cs="Times New Roman"/>
          <w:szCs w:val="24"/>
        </w:rPr>
        <w:t xml:space="preserve">Cheeseman, N., Lynch, G., &amp; Willis, J. (2016). Decentralisation in Kenya: the governance of governors. </w:t>
      </w:r>
      <w:r w:rsidRPr="009C29B0">
        <w:rPr>
          <w:rFonts w:cs="Times New Roman"/>
          <w:i/>
          <w:iCs/>
          <w:szCs w:val="24"/>
        </w:rPr>
        <w:t>The Journal of Modern African Studies</w:t>
      </w:r>
      <w:r w:rsidRPr="009C29B0">
        <w:rPr>
          <w:rFonts w:cs="Times New Roman"/>
          <w:szCs w:val="24"/>
        </w:rPr>
        <w:t xml:space="preserve">, </w:t>
      </w:r>
      <w:r w:rsidRPr="009C29B0">
        <w:rPr>
          <w:rFonts w:cs="Times New Roman"/>
          <w:i/>
          <w:iCs/>
          <w:szCs w:val="24"/>
        </w:rPr>
        <w:t>54</w:t>
      </w:r>
      <w:r w:rsidRPr="009C29B0">
        <w:rPr>
          <w:rFonts w:cs="Times New Roman"/>
          <w:szCs w:val="24"/>
        </w:rPr>
        <w:t>(01), 1–35. https://doi.org/10.1017/S0022278X1500097X</w:t>
      </w:r>
    </w:p>
    <w:p w14:paraId="64FEDA47" w14:textId="77777777" w:rsidR="009C29B0" w:rsidRPr="009C29B0" w:rsidRDefault="009C29B0" w:rsidP="009C29B0">
      <w:pPr>
        <w:pStyle w:val="Bibliography"/>
        <w:rPr>
          <w:rFonts w:cs="Times New Roman"/>
          <w:szCs w:val="24"/>
        </w:rPr>
      </w:pPr>
      <w:r w:rsidRPr="009C29B0">
        <w:rPr>
          <w:rFonts w:cs="Times New Roman"/>
          <w:szCs w:val="24"/>
        </w:rPr>
        <w:t>Fact-checking U.S. politics. (2005). Retrieved August 31, 2018, from /truth-o-meter/</w:t>
      </w:r>
    </w:p>
    <w:p w14:paraId="2008D519" w14:textId="77777777" w:rsidR="009C29B0" w:rsidRPr="009C29B0" w:rsidRDefault="009C29B0" w:rsidP="009C29B0">
      <w:pPr>
        <w:pStyle w:val="Bibliography"/>
        <w:rPr>
          <w:rFonts w:cs="Times New Roman"/>
          <w:szCs w:val="24"/>
        </w:rPr>
      </w:pPr>
      <w:r w:rsidRPr="009C29B0">
        <w:rPr>
          <w:rFonts w:cs="Times New Roman"/>
          <w:szCs w:val="24"/>
        </w:rPr>
        <w:t>Functional Requirements vs Non-Functional Requirements. (2012, April 5). Retrieved August 26, 2018, from https://reqtest.com/requirements-blog/functional-vs-non-functional-requirements/</w:t>
      </w:r>
    </w:p>
    <w:p w14:paraId="0DE3EADD" w14:textId="77777777" w:rsidR="009C29B0" w:rsidRPr="009C29B0" w:rsidRDefault="009C29B0" w:rsidP="009C29B0">
      <w:pPr>
        <w:pStyle w:val="Bibliography"/>
        <w:rPr>
          <w:rFonts w:cs="Times New Roman"/>
          <w:szCs w:val="24"/>
        </w:rPr>
      </w:pPr>
      <w:r w:rsidRPr="009C29B0">
        <w:rPr>
          <w:rFonts w:cs="Times New Roman"/>
          <w:szCs w:val="24"/>
        </w:rPr>
        <w:t xml:space="preserve">Hope, K. R. (2017). Corruption in Kenya. In S. Hope Kempe Ronald (Ed.), </w:t>
      </w:r>
      <w:r w:rsidRPr="009C29B0">
        <w:rPr>
          <w:rFonts w:cs="Times New Roman"/>
          <w:i/>
          <w:iCs/>
          <w:szCs w:val="24"/>
        </w:rPr>
        <w:t>Corruption and Governance in Africa: Swaziland, Kenya, Nigeria</w:t>
      </w:r>
      <w:r w:rsidRPr="009C29B0">
        <w:rPr>
          <w:rFonts w:cs="Times New Roman"/>
          <w:szCs w:val="24"/>
        </w:rPr>
        <w:t xml:space="preserve"> (pp. 61–123). Cham: Springer International Publishing. https://doi.org/10.1007/978-3-319-50191-8_3</w:t>
      </w:r>
    </w:p>
    <w:p w14:paraId="7BB5DE66" w14:textId="77777777" w:rsidR="009C29B0" w:rsidRPr="009C29B0" w:rsidRDefault="009C29B0" w:rsidP="009C29B0">
      <w:pPr>
        <w:pStyle w:val="Bibliography"/>
        <w:rPr>
          <w:rFonts w:cs="Times New Roman"/>
          <w:szCs w:val="24"/>
        </w:rPr>
      </w:pPr>
      <w:r w:rsidRPr="009C29B0">
        <w:rPr>
          <w:rFonts w:cs="Times New Roman"/>
          <w:szCs w:val="24"/>
        </w:rPr>
        <w:t xml:space="preserve">Ismail, J. A., &amp; Deane, J. (2008). The 2007 General Election in Kenya and Its Aftermath: The Role of Local Language Media. </w:t>
      </w:r>
      <w:r w:rsidRPr="009C29B0">
        <w:rPr>
          <w:rFonts w:cs="Times New Roman"/>
          <w:i/>
          <w:iCs/>
          <w:szCs w:val="24"/>
        </w:rPr>
        <w:t>The International Journal of Press/Politics</w:t>
      </w:r>
      <w:r w:rsidRPr="009C29B0">
        <w:rPr>
          <w:rFonts w:cs="Times New Roman"/>
          <w:szCs w:val="24"/>
        </w:rPr>
        <w:t xml:space="preserve">, </w:t>
      </w:r>
      <w:r w:rsidRPr="009C29B0">
        <w:rPr>
          <w:rFonts w:cs="Times New Roman"/>
          <w:i/>
          <w:iCs/>
          <w:szCs w:val="24"/>
        </w:rPr>
        <w:t>13</w:t>
      </w:r>
      <w:r w:rsidRPr="009C29B0">
        <w:rPr>
          <w:rFonts w:cs="Times New Roman"/>
          <w:szCs w:val="24"/>
        </w:rPr>
        <w:t>(3), 319–327. https://doi.org/10.1177/1940161208319510</w:t>
      </w:r>
    </w:p>
    <w:p w14:paraId="0B21DF27" w14:textId="77777777" w:rsidR="009C29B0" w:rsidRPr="009C29B0" w:rsidRDefault="009C29B0" w:rsidP="009C29B0">
      <w:pPr>
        <w:pStyle w:val="Bibliography"/>
        <w:rPr>
          <w:rFonts w:cs="Times New Roman"/>
          <w:szCs w:val="24"/>
        </w:rPr>
      </w:pPr>
      <w:r w:rsidRPr="009C29B0">
        <w:rPr>
          <w:rFonts w:cs="Times New Roman"/>
          <w:i/>
          <w:iCs/>
          <w:szCs w:val="24"/>
        </w:rPr>
        <w:t>Joho: Look where my D- grade brought me — VIDEO</w:t>
      </w:r>
      <w:r w:rsidRPr="009C29B0">
        <w:rPr>
          <w:rFonts w:cs="Times New Roman"/>
          <w:szCs w:val="24"/>
        </w:rPr>
        <w:t>. (2017). Retrieved from https://www.nation.co.ke/news/Hassan-Joho-woes-KCSE-grade/1056-3867864-rqxbre/index.html</w:t>
      </w:r>
    </w:p>
    <w:p w14:paraId="2D7A8474" w14:textId="77777777" w:rsidR="009C29B0" w:rsidRPr="009C29B0" w:rsidRDefault="009C29B0" w:rsidP="009C29B0">
      <w:pPr>
        <w:pStyle w:val="Bibliography"/>
        <w:rPr>
          <w:rFonts w:cs="Times New Roman"/>
          <w:szCs w:val="24"/>
        </w:rPr>
      </w:pPr>
      <w:r w:rsidRPr="009C29B0">
        <w:rPr>
          <w:rFonts w:cs="Times New Roman"/>
          <w:szCs w:val="24"/>
        </w:rPr>
        <w:t xml:space="preserve">Kramon, E., &amp; Posner, D. N. (2011). Kenya’s New Constitution. </w:t>
      </w:r>
      <w:r w:rsidRPr="009C29B0">
        <w:rPr>
          <w:rFonts w:cs="Times New Roman"/>
          <w:i/>
          <w:iCs/>
          <w:szCs w:val="24"/>
        </w:rPr>
        <w:t>Journal of Democracy</w:t>
      </w:r>
      <w:r w:rsidRPr="009C29B0">
        <w:rPr>
          <w:rFonts w:cs="Times New Roman"/>
          <w:szCs w:val="24"/>
        </w:rPr>
        <w:t xml:space="preserve">, </w:t>
      </w:r>
      <w:r w:rsidRPr="009C29B0">
        <w:rPr>
          <w:rFonts w:cs="Times New Roman"/>
          <w:i/>
          <w:iCs/>
          <w:szCs w:val="24"/>
        </w:rPr>
        <w:t>22</w:t>
      </w:r>
      <w:r w:rsidRPr="009C29B0">
        <w:rPr>
          <w:rFonts w:cs="Times New Roman"/>
          <w:szCs w:val="24"/>
        </w:rPr>
        <w:t>(2), 89–103. https://doi.org/10.1353/jod.2011.0026</w:t>
      </w:r>
    </w:p>
    <w:p w14:paraId="50383333" w14:textId="77777777" w:rsidR="009C29B0" w:rsidRPr="009C29B0" w:rsidRDefault="009C29B0" w:rsidP="009C29B0">
      <w:pPr>
        <w:pStyle w:val="Bibliography"/>
        <w:rPr>
          <w:rFonts w:cs="Times New Roman"/>
          <w:szCs w:val="24"/>
        </w:rPr>
      </w:pPr>
      <w:r w:rsidRPr="009C29B0">
        <w:rPr>
          <w:rFonts w:cs="Times New Roman"/>
          <w:szCs w:val="24"/>
        </w:rPr>
        <w:t>Modelling variability by UML use case diagrams. (2016). Retrieved August 26, 2018, from http://scholar.googleusercontent.com/scholar?q=cache:gafd3pLXkDEJ:scholar.google.com/+use+case+diagram+definition&amp;hl=en&amp;as_sdt=0,5</w:t>
      </w:r>
    </w:p>
    <w:p w14:paraId="17111C4C" w14:textId="77777777" w:rsidR="009C29B0" w:rsidRPr="009C29B0" w:rsidRDefault="009C29B0" w:rsidP="009C29B0">
      <w:pPr>
        <w:pStyle w:val="Bibliography"/>
        <w:rPr>
          <w:rFonts w:cs="Times New Roman"/>
          <w:szCs w:val="24"/>
        </w:rPr>
      </w:pPr>
      <w:r w:rsidRPr="009C29B0">
        <w:rPr>
          <w:rFonts w:cs="Times New Roman"/>
          <w:szCs w:val="24"/>
        </w:rPr>
        <w:t xml:space="preserve">Naumann, J. D., &amp; Jenkins, A. M. (1982). Prototyping: The New Paradigm for Systems Development. </w:t>
      </w:r>
      <w:r w:rsidRPr="009C29B0">
        <w:rPr>
          <w:rFonts w:cs="Times New Roman"/>
          <w:i/>
          <w:iCs/>
          <w:szCs w:val="24"/>
        </w:rPr>
        <w:t>MIS Quarterly</w:t>
      </w:r>
      <w:r w:rsidRPr="009C29B0">
        <w:rPr>
          <w:rFonts w:cs="Times New Roman"/>
          <w:szCs w:val="24"/>
        </w:rPr>
        <w:t xml:space="preserve">, </w:t>
      </w:r>
      <w:r w:rsidRPr="009C29B0">
        <w:rPr>
          <w:rFonts w:cs="Times New Roman"/>
          <w:i/>
          <w:iCs/>
          <w:szCs w:val="24"/>
        </w:rPr>
        <w:t>6</w:t>
      </w:r>
      <w:r w:rsidRPr="009C29B0">
        <w:rPr>
          <w:rFonts w:cs="Times New Roman"/>
          <w:szCs w:val="24"/>
        </w:rPr>
        <w:t>(3), 29–44. https://doi.org/10.2307/248654</w:t>
      </w:r>
    </w:p>
    <w:p w14:paraId="06775140" w14:textId="77777777" w:rsidR="009C29B0" w:rsidRPr="009C29B0" w:rsidRDefault="009C29B0" w:rsidP="009C29B0">
      <w:pPr>
        <w:pStyle w:val="Bibliography"/>
        <w:rPr>
          <w:rFonts w:cs="Times New Roman"/>
          <w:szCs w:val="24"/>
        </w:rPr>
      </w:pPr>
      <w:r w:rsidRPr="009C29B0">
        <w:rPr>
          <w:rFonts w:cs="Times New Roman"/>
          <w:szCs w:val="24"/>
        </w:rPr>
        <w:t>Polling and Data Analytics. (2016, August 1). Retrieved August 31, 2018, from https://icitizen.com/how-it-works/</w:t>
      </w:r>
    </w:p>
    <w:p w14:paraId="2A74BC39" w14:textId="77777777" w:rsidR="009C29B0" w:rsidRPr="009C29B0" w:rsidRDefault="009C29B0" w:rsidP="009C29B0">
      <w:pPr>
        <w:pStyle w:val="Bibliography"/>
        <w:rPr>
          <w:rFonts w:cs="Times New Roman"/>
          <w:szCs w:val="24"/>
        </w:rPr>
      </w:pPr>
      <w:r w:rsidRPr="009C29B0">
        <w:rPr>
          <w:rFonts w:cs="Times New Roman"/>
          <w:szCs w:val="24"/>
        </w:rPr>
        <w:t>Rossi, B. (2007). Entity Relationship Diagram, 16.</w:t>
      </w:r>
    </w:p>
    <w:p w14:paraId="5B65A47B" w14:textId="77777777" w:rsidR="009C29B0" w:rsidRPr="009C29B0" w:rsidRDefault="009C29B0" w:rsidP="009C29B0">
      <w:pPr>
        <w:pStyle w:val="Bibliography"/>
        <w:rPr>
          <w:rFonts w:cs="Times New Roman"/>
          <w:szCs w:val="24"/>
        </w:rPr>
      </w:pPr>
      <w:r w:rsidRPr="009C29B0">
        <w:rPr>
          <w:rFonts w:cs="Times New Roman"/>
          <w:szCs w:val="24"/>
        </w:rPr>
        <w:t>Shafer, L., Press, Y., Scott, V., &amp; Bieman, J. M. (1996). McConnell, Steve. Rapid Development. Redmond WA: Microsoft Press. 1996., 2.</w:t>
      </w:r>
    </w:p>
    <w:p w14:paraId="6563F15A" w14:textId="77777777" w:rsidR="009C29B0" w:rsidRPr="009C29B0" w:rsidRDefault="009C29B0" w:rsidP="009C29B0">
      <w:pPr>
        <w:pStyle w:val="Bibliography"/>
        <w:rPr>
          <w:rFonts w:cs="Times New Roman"/>
          <w:szCs w:val="24"/>
        </w:rPr>
      </w:pPr>
      <w:r w:rsidRPr="009C29B0">
        <w:rPr>
          <w:rFonts w:cs="Times New Roman"/>
          <w:szCs w:val="24"/>
        </w:rPr>
        <w:t>Software Development Methodologies. (2016). Retrieved August 26, 2018, from http://www.itinfo.am/eng/software-development-methodologies/</w:t>
      </w:r>
    </w:p>
    <w:p w14:paraId="462EEE66" w14:textId="77777777" w:rsidR="009C29B0" w:rsidRPr="009C29B0" w:rsidRDefault="009C29B0" w:rsidP="009C29B0">
      <w:pPr>
        <w:pStyle w:val="Bibliography"/>
        <w:rPr>
          <w:rFonts w:cs="Times New Roman"/>
          <w:szCs w:val="24"/>
        </w:rPr>
      </w:pPr>
      <w:r w:rsidRPr="009C29B0">
        <w:rPr>
          <w:rFonts w:cs="Times New Roman"/>
          <w:szCs w:val="24"/>
        </w:rPr>
        <w:t xml:space="preserve">System Design and Development. (2013). </w:t>
      </w:r>
      <w:r w:rsidRPr="009C29B0">
        <w:rPr>
          <w:rFonts w:cs="Times New Roman"/>
          <w:i/>
          <w:iCs/>
          <w:szCs w:val="24"/>
        </w:rPr>
        <w:t>The MITRE Corporation</w:t>
      </w:r>
      <w:r w:rsidRPr="009C29B0">
        <w:rPr>
          <w:rFonts w:cs="Times New Roman"/>
          <w:szCs w:val="24"/>
        </w:rPr>
        <w:t>. Retrieved from https://www.mitre.org/publications/systems-engineering-guide/se-lifecycle-building-blocks/system-design-and-development</w:t>
      </w:r>
    </w:p>
    <w:p w14:paraId="117C9DB1" w14:textId="77777777" w:rsidR="009C29B0" w:rsidRPr="009C29B0" w:rsidRDefault="009C29B0" w:rsidP="009C29B0">
      <w:pPr>
        <w:pStyle w:val="Bibliography"/>
        <w:rPr>
          <w:rFonts w:cs="Times New Roman"/>
          <w:szCs w:val="24"/>
        </w:rPr>
      </w:pPr>
      <w:r w:rsidRPr="009C29B0">
        <w:rPr>
          <w:rFonts w:cs="Times New Roman"/>
          <w:szCs w:val="24"/>
        </w:rPr>
        <w:t xml:space="preserve">Tao, Y., &amp; Kung, C. (1991). Formal definition and verification of data flow diagrams. </w:t>
      </w:r>
      <w:r w:rsidRPr="009C29B0">
        <w:rPr>
          <w:rFonts w:cs="Times New Roman"/>
          <w:i/>
          <w:iCs/>
          <w:szCs w:val="24"/>
        </w:rPr>
        <w:t>Journal of Systems and Software</w:t>
      </w:r>
      <w:r w:rsidRPr="009C29B0">
        <w:rPr>
          <w:rFonts w:cs="Times New Roman"/>
          <w:szCs w:val="24"/>
        </w:rPr>
        <w:t xml:space="preserve">, </w:t>
      </w:r>
      <w:r w:rsidRPr="009C29B0">
        <w:rPr>
          <w:rFonts w:cs="Times New Roman"/>
          <w:i/>
          <w:iCs/>
          <w:szCs w:val="24"/>
        </w:rPr>
        <w:t>16</w:t>
      </w:r>
      <w:r w:rsidRPr="009C29B0">
        <w:rPr>
          <w:rFonts w:cs="Times New Roman"/>
          <w:szCs w:val="24"/>
        </w:rPr>
        <w:t>(1), 29–36. https://doi.org/10.1016/0164-1212(91)90029-6</w:t>
      </w:r>
    </w:p>
    <w:p w14:paraId="74BA5295" w14:textId="77777777" w:rsidR="009C29B0" w:rsidRPr="009C29B0" w:rsidRDefault="009C29B0" w:rsidP="009C29B0">
      <w:pPr>
        <w:pStyle w:val="Bibliography"/>
        <w:rPr>
          <w:rFonts w:cs="Times New Roman"/>
          <w:szCs w:val="24"/>
        </w:rPr>
      </w:pPr>
      <w:r w:rsidRPr="009C29B0">
        <w:rPr>
          <w:rFonts w:cs="Times New Roman"/>
          <w:szCs w:val="24"/>
        </w:rPr>
        <w:t>tutorialspoint.com. (n.d.-a). DBMS Data Schemas. Retrieved August 27, 2018, from https://www.tutorialspoint.com/dbms/dbms_data_schemas.htm</w:t>
      </w:r>
    </w:p>
    <w:p w14:paraId="2AFF22AE" w14:textId="77777777" w:rsidR="009C29B0" w:rsidRPr="009C29B0" w:rsidRDefault="009C29B0" w:rsidP="009C29B0">
      <w:pPr>
        <w:pStyle w:val="Bibliography"/>
        <w:rPr>
          <w:rFonts w:cs="Times New Roman"/>
          <w:szCs w:val="24"/>
        </w:rPr>
      </w:pPr>
      <w:r w:rsidRPr="009C29B0">
        <w:rPr>
          <w:rFonts w:cs="Times New Roman"/>
          <w:szCs w:val="24"/>
        </w:rPr>
        <w:t>tutorialspoint.com. (n.d.-b). System Analysis and Design Overview. Retrieved August 26, 2018, from https://www.tutorialspoint.com/system_analysis_and_design/system_analysis_and_design_overview.htm</w:t>
      </w:r>
    </w:p>
    <w:p w14:paraId="18E22D21" w14:textId="77777777" w:rsidR="009C29B0" w:rsidRPr="009C29B0" w:rsidRDefault="009C29B0" w:rsidP="009C29B0">
      <w:pPr>
        <w:pStyle w:val="Bibliography"/>
        <w:rPr>
          <w:rFonts w:cs="Times New Roman"/>
          <w:szCs w:val="24"/>
        </w:rPr>
      </w:pPr>
      <w:r w:rsidRPr="009C29B0">
        <w:rPr>
          <w:rFonts w:cs="Times New Roman"/>
          <w:szCs w:val="24"/>
        </w:rPr>
        <w:t>What is a Database Schema? (2016, May 9). Retrieved August 27, 2018, from https://www.lucidchart.com/pages/database-diagram/database-schema</w:t>
      </w:r>
    </w:p>
    <w:p w14:paraId="35761CC7" w14:textId="37E9FC24"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0" w:name="_Toc523419478"/>
      <w:r w:rsidRPr="00FA41DB">
        <w:lastRenderedPageBreak/>
        <w:t>Appendix</w:t>
      </w:r>
      <w:bookmarkEnd w:id="70"/>
    </w:p>
    <w:p w14:paraId="3E3AFF3F" w14:textId="6DE7298B" w:rsidR="00824E9C" w:rsidRPr="00FA41DB" w:rsidRDefault="00824E9C" w:rsidP="00E730F1">
      <w:pPr>
        <w:pStyle w:val="Heading2"/>
      </w:pPr>
      <w:bookmarkStart w:id="71" w:name="_Toc523419479"/>
      <w:r w:rsidRPr="00FA41DB">
        <w:t>Appendix A: Gantt Chart</w:t>
      </w:r>
      <w:bookmarkEnd w:id="71"/>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2" w:name="_Toc523419520"/>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72"/>
    </w:p>
    <w:p w14:paraId="68CAF256" w14:textId="1EDA22DF" w:rsidR="009B57D4" w:rsidRDefault="009B57D4" w:rsidP="009B57D4">
      <w:pPr>
        <w:pStyle w:val="Heading4"/>
      </w:pPr>
      <w:bookmarkStart w:id="73" w:name="_Toc523419521"/>
      <w:r>
        <w:t>Figure 5.2: Gantt Chart Diagram.</w:t>
      </w:r>
      <w:bookmarkEnd w:id="73"/>
      <w:r>
        <w:tab/>
      </w:r>
    </w:p>
    <w:p w14:paraId="04F35B9C" w14:textId="77777777" w:rsidR="009B57D4" w:rsidRPr="009B57D4" w:rsidRDefault="009B57D4" w:rsidP="009B57D4">
      <w:pPr>
        <w:tabs>
          <w:tab w:val="left" w:pos="1591"/>
        </w:tabs>
      </w:pPr>
    </w:p>
    <w:sectPr w:rsidR="009B57D4" w:rsidRPr="009B57D4" w:rsidSect="00162639">
      <w:footerReference w:type="default" r:id="rId31"/>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427F10" w:rsidRDefault="00427F10" w:rsidP="001873F7">
      <w:pPr>
        <w:spacing w:before="0" w:after="0" w:line="240" w:lineRule="auto"/>
      </w:pPr>
      <w:r>
        <w:separator/>
      </w:r>
    </w:p>
  </w:endnote>
  <w:endnote w:type="continuationSeparator" w:id="0">
    <w:p w14:paraId="0478F485" w14:textId="77777777" w:rsidR="00427F10" w:rsidRDefault="00427F10"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427F10" w:rsidRDefault="00427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427F10" w:rsidRDefault="00427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427F10" w:rsidRDefault="00427F10" w:rsidP="001873F7">
      <w:pPr>
        <w:spacing w:before="0" w:after="0" w:line="240" w:lineRule="auto"/>
      </w:pPr>
      <w:r>
        <w:separator/>
      </w:r>
    </w:p>
  </w:footnote>
  <w:footnote w:type="continuationSeparator" w:id="0">
    <w:p w14:paraId="2F6906B2" w14:textId="77777777" w:rsidR="00427F10" w:rsidRDefault="00427F10"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027DB"/>
    <w:rsid w:val="00022779"/>
    <w:rsid w:val="00027376"/>
    <w:rsid w:val="00091579"/>
    <w:rsid w:val="000B03C7"/>
    <w:rsid w:val="000B7DE9"/>
    <w:rsid w:val="000C13D2"/>
    <w:rsid w:val="000E2554"/>
    <w:rsid w:val="000E4846"/>
    <w:rsid w:val="001038C7"/>
    <w:rsid w:val="00116B33"/>
    <w:rsid w:val="00162639"/>
    <w:rsid w:val="00183B9A"/>
    <w:rsid w:val="001873F7"/>
    <w:rsid w:val="001B1C4E"/>
    <w:rsid w:val="001C0EDE"/>
    <w:rsid w:val="001C17A6"/>
    <w:rsid w:val="001D44F4"/>
    <w:rsid w:val="001E0254"/>
    <w:rsid w:val="002171D6"/>
    <w:rsid w:val="00253BC4"/>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27F10"/>
    <w:rsid w:val="00433D60"/>
    <w:rsid w:val="00455D05"/>
    <w:rsid w:val="004664BA"/>
    <w:rsid w:val="004732CC"/>
    <w:rsid w:val="00480D56"/>
    <w:rsid w:val="004B11C6"/>
    <w:rsid w:val="004D02DD"/>
    <w:rsid w:val="004D0C24"/>
    <w:rsid w:val="004F2063"/>
    <w:rsid w:val="0051203A"/>
    <w:rsid w:val="005312A6"/>
    <w:rsid w:val="00542C41"/>
    <w:rsid w:val="00545006"/>
    <w:rsid w:val="00550916"/>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5FEC"/>
    <w:rsid w:val="006C5620"/>
    <w:rsid w:val="006D5076"/>
    <w:rsid w:val="006D702E"/>
    <w:rsid w:val="006D70FC"/>
    <w:rsid w:val="006F787C"/>
    <w:rsid w:val="00716167"/>
    <w:rsid w:val="00734535"/>
    <w:rsid w:val="00734921"/>
    <w:rsid w:val="007636BB"/>
    <w:rsid w:val="00766F9B"/>
    <w:rsid w:val="0078707A"/>
    <w:rsid w:val="007B69CE"/>
    <w:rsid w:val="007C0385"/>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C29B0"/>
    <w:rsid w:val="009D0A21"/>
    <w:rsid w:val="009D3106"/>
    <w:rsid w:val="009F6511"/>
    <w:rsid w:val="00A14A1F"/>
    <w:rsid w:val="00A17680"/>
    <w:rsid w:val="00A22BF4"/>
    <w:rsid w:val="00A30947"/>
    <w:rsid w:val="00A32354"/>
    <w:rsid w:val="00A36AF8"/>
    <w:rsid w:val="00A445C3"/>
    <w:rsid w:val="00A501BE"/>
    <w:rsid w:val="00A57D2A"/>
    <w:rsid w:val="00AC2093"/>
    <w:rsid w:val="00AC39CD"/>
    <w:rsid w:val="00AD0080"/>
    <w:rsid w:val="00AD6CFC"/>
    <w:rsid w:val="00AF5019"/>
    <w:rsid w:val="00AF679A"/>
    <w:rsid w:val="00B111E3"/>
    <w:rsid w:val="00B13360"/>
    <w:rsid w:val="00B62514"/>
    <w:rsid w:val="00B73D31"/>
    <w:rsid w:val="00B847DF"/>
    <w:rsid w:val="00B941D6"/>
    <w:rsid w:val="00BF1A14"/>
    <w:rsid w:val="00BF385D"/>
    <w:rsid w:val="00C06947"/>
    <w:rsid w:val="00C1193B"/>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3674"/>
    <w:rsid w:val="00E86750"/>
    <w:rsid w:val="00EA6DD5"/>
    <w:rsid w:val="00EB59C2"/>
    <w:rsid w:val="00EB5CD0"/>
    <w:rsid w:val="00F309B3"/>
    <w:rsid w:val="00F35204"/>
    <w:rsid w:val="00F35803"/>
    <w:rsid w:val="00F55782"/>
    <w:rsid w:val="00F65052"/>
    <w:rsid w:val="00F70899"/>
    <w:rsid w:val="00F71B57"/>
    <w:rsid w:val="00F767DF"/>
    <w:rsid w:val="00F909CB"/>
    <w:rsid w:val="00FA41DB"/>
    <w:rsid w:val="00FC0029"/>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0CD16-4EEC-44AB-A488-361EAC0B4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5</TotalTime>
  <Pages>33</Pages>
  <Words>12322</Words>
  <Characters>7023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8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65</cp:revision>
  <dcterms:created xsi:type="dcterms:W3CDTF">2018-08-21T13:45:00Z</dcterms:created>
  <dcterms:modified xsi:type="dcterms:W3CDTF">2018-08-31T06:34: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EYY4xH0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